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6D3C6A8" w14:textId="190FFC6E" w:rsidR="00293BCE" w:rsidRPr="00622C65" w:rsidRDefault="0052291E" w:rsidP="00293BCE">
      <w:pPr>
        <w:pStyle w:val="Heading1"/>
        <w:keepLines/>
        <w:spacing w:after="0" w:line="259" w:lineRule="auto"/>
        <w:rPr>
          <w:rFonts w:ascii="Calibri" w:eastAsiaTheme="majorEastAsia" w:hAnsi="Calibri" w:cs="Calibri"/>
          <w:b w:val="0"/>
          <w:bCs w:val="0"/>
          <w:color w:val="2E74B5" w:themeColor="accent1" w:themeShade="BF"/>
          <w:kern w:val="0"/>
          <w:szCs w:val="24"/>
          <w:lang w:val="de-DE"/>
        </w:rPr>
      </w:pPr>
      <w:r w:rsidRPr="00622C65">
        <w:rPr>
          <w:rFonts w:ascii="Calibri" w:eastAsiaTheme="majorEastAsia" w:hAnsi="Calibri" w:cs="Calibri"/>
          <w:b w:val="0"/>
          <w:bCs w:val="0"/>
          <w:color w:val="2E74B5" w:themeColor="accent1" w:themeShade="BF"/>
          <w:kern w:val="0"/>
          <w:szCs w:val="24"/>
          <w:lang w:val="de-DE"/>
        </w:rPr>
        <w:t>Supplementary Material on</w:t>
      </w:r>
    </w:p>
    <w:p w14:paraId="0578C06D" w14:textId="77777777" w:rsidR="00293BCE" w:rsidRPr="00622C65" w:rsidRDefault="00293BCE" w:rsidP="00293BCE">
      <w:pPr>
        <w:pStyle w:val="Heading1"/>
        <w:keepLines/>
        <w:spacing w:after="0" w:line="259" w:lineRule="auto"/>
        <w:rPr>
          <w:bCs w:val="0"/>
          <w:color w:val="2E74B5" w:themeColor="accent1" w:themeShade="BF"/>
          <w:kern w:val="0"/>
          <w:lang w:val="de-DE" w:eastAsia="en-GB"/>
        </w:rPr>
      </w:pPr>
      <w:r w:rsidRPr="00622C65">
        <w:rPr>
          <w:bCs w:val="0"/>
          <w:color w:val="2E74B5" w:themeColor="accent1" w:themeShade="BF"/>
          <w:kern w:val="0"/>
          <w:lang w:val="de-DE" w:eastAsia="en-GB"/>
        </w:rPr>
        <w:t>Consensus-based recommendations for the use of biosimilars to treat rheumatologic diseases</w:t>
      </w:r>
    </w:p>
    <w:p w14:paraId="047ABB37" w14:textId="77777777" w:rsidR="00293BCE" w:rsidRPr="00622C65" w:rsidRDefault="00293BCE" w:rsidP="00293BCE">
      <w:pPr>
        <w:rPr>
          <w:lang w:val="de-DE" w:eastAsia="en-GB"/>
        </w:rPr>
      </w:pPr>
    </w:p>
    <w:p w14:paraId="736CE77F" w14:textId="77777777" w:rsidR="00293BCE" w:rsidRPr="00622C65" w:rsidRDefault="00293BCE" w:rsidP="00293BCE">
      <w:pPr>
        <w:rPr>
          <w:lang w:val="de-DE" w:eastAsia="en-GB"/>
        </w:rPr>
      </w:pPr>
    </w:p>
    <w:p w14:paraId="33F9EE05" w14:textId="79899E07" w:rsidR="00632553" w:rsidRPr="00622C65" w:rsidRDefault="00293BCE" w:rsidP="00293BCE">
      <w:pPr>
        <w:spacing w:after="160" w:line="259" w:lineRule="auto"/>
        <w:rPr>
          <w:i/>
          <w:sz w:val="22"/>
          <w:szCs w:val="22"/>
          <w:lang w:val="en-GB"/>
        </w:rPr>
      </w:pPr>
      <w:r w:rsidRPr="00622C65">
        <w:rPr>
          <w:i/>
          <w:sz w:val="22"/>
          <w:szCs w:val="22"/>
          <w:lang w:val="en-GB"/>
        </w:rPr>
        <w:t>including Supplementary Tables S1, S2, S3, S4, S5, and S6.</w:t>
      </w:r>
    </w:p>
    <w:p w14:paraId="2F807B23" w14:textId="77777777" w:rsidR="00632553" w:rsidRPr="00622C65" w:rsidRDefault="00632553">
      <w:pPr>
        <w:spacing w:after="160" w:line="259" w:lineRule="auto"/>
        <w:rPr>
          <w:i/>
          <w:sz w:val="22"/>
          <w:szCs w:val="22"/>
          <w:lang w:val="en-GB"/>
        </w:rPr>
      </w:pPr>
      <w:r w:rsidRPr="00622C65">
        <w:rPr>
          <w:i/>
          <w:sz w:val="22"/>
          <w:szCs w:val="22"/>
          <w:lang w:val="en-GB"/>
        </w:rPr>
        <w:br w:type="page"/>
      </w:r>
    </w:p>
    <w:p w14:paraId="08103E88" w14:textId="3100C2C6" w:rsidR="00293BCE" w:rsidRPr="00622C65" w:rsidRDefault="00293BCE" w:rsidP="00E32E52">
      <w:r w:rsidRPr="00622C65">
        <w:rPr>
          <w:rFonts w:asciiTheme="majorHAnsi" w:eastAsiaTheme="majorEastAsia" w:hAnsiTheme="majorHAnsi" w:cstheme="majorBidi"/>
          <w:color w:val="2E74B5" w:themeColor="accent1" w:themeShade="BF"/>
          <w:sz w:val="26"/>
          <w:szCs w:val="26"/>
          <w:lang w:val="en-GB"/>
        </w:rPr>
        <w:lastRenderedPageBreak/>
        <w:t>Supplementary Table S1</w:t>
      </w:r>
      <w:r w:rsidR="00632553" w:rsidRPr="00622C65">
        <w:rPr>
          <w:rFonts w:asciiTheme="majorHAnsi" w:eastAsiaTheme="majorEastAsia" w:hAnsiTheme="majorHAnsi" w:cstheme="majorBidi"/>
          <w:color w:val="2E74B5" w:themeColor="accent1" w:themeShade="BF"/>
          <w:sz w:val="26"/>
          <w:szCs w:val="26"/>
          <w:lang w:val="en-GB"/>
        </w:rPr>
        <w:t>.</w:t>
      </w:r>
      <w:r w:rsidR="00E32E52" w:rsidRPr="00622C65">
        <w:rPr>
          <w:rFonts w:asciiTheme="majorHAnsi" w:eastAsiaTheme="majorEastAsia" w:hAnsiTheme="majorHAnsi" w:cstheme="majorBidi"/>
          <w:color w:val="2E74B5" w:themeColor="accent1" w:themeShade="BF"/>
          <w:sz w:val="26"/>
          <w:szCs w:val="26"/>
          <w:lang w:val="en-GB"/>
        </w:rPr>
        <w:t xml:space="preserve"> Biosimilars approved for rheumatologic indications by the European Medicines Agency (EMA) and/or the US Food Drug Administration (FDA), as of </w:t>
      </w:r>
      <w:r w:rsidR="006A3614">
        <w:rPr>
          <w:rFonts w:asciiTheme="majorHAnsi" w:eastAsiaTheme="majorEastAsia" w:hAnsiTheme="majorHAnsi" w:cstheme="majorBidi"/>
          <w:color w:val="2E74B5" w:themeColor="accent1" w:themeShade="BF"/>
          <w:sz w:val="26"/>
          <w:szCs w:val="26"/>
          <w:lang w:val="en-GB"/>
        </w:rPr>
        <w:t>August 2017</w:t>
      </w:r>
      <w:r w:rsidR="00E32E52" w:rsidRPr="00622C65">
        <w:rPr>
          <w:rFonts w:asciiTheme="majorHAnsi" w:eastAsiaTheme="majorEastAsia" w:hAnsiTheme="majorHAnsi" w:cstheme="majorBidi"/>
          <w:color w:val="2E74B5" w:themeColor="accent1" w:themeShade="BF"/>
          <w:sz w:val="26"/>
          <w:szCs w:val="26"/>
          <w:lang w:val="en-GB"/>
        </w:rPr>
        <w:t>.</w:t>
      </w:r>
    </w:p>
    <w:p w14:paraId="480B4C34" w14:textId="77777777" w:rsidR="0052291E" w:rsidRPr="00622C65" w:rsidRDefault="0052291E" w:rsidP="0052291E">
      <w:pPr>
        <w:rPr>
          <w:lang w:val="en-GB"/>
        </w:rPr>
      </w:pPr>
    </w:p>
    <w:tbl>
      <w:tblPr>
        <w:tblW w:w="10620" w:type="dxa"/>
        <w:tblInd w:w="-5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10"/>
        <w:gridCol w:w="3870"/>
        <w:gridCol w:w="3240"/>
      </w:tblGrid>
      <w:tr w:rsidR="00597954" w:rsidRPr="00622C65" w14:paraId="640F3A4F" w14:textId="77777777" w:rsidTr="00597954">
        <w:trPr>
          <w:trHeight w:val="20"/>
        </w:trPr>
        <w:tc>
          <w:tcPr>
            <w:tcW w:w="3510" w:type="dxa"/>
            <w:shd w:val="clear" w:color="auto" w:fill="auto"/>
          </w:tcPr>
          <w:p w14:paraId="723B9230" w14:textId="053CF4AF" w:rsidR="00293BCE" w:rsidRPr="006A3614" w:rsidRDefault="006A3614" w:rsidP="006A3614">
            <w:pPr>
              <w:jc w:val="center"/>
              <w:rPr>
                <w:rFonts w:cstheme="minorHAnsi"/>
              </w:rPr>
            </w:pPr>
            <w:r w:rsidRPr="006A3614">
              <w:rPr>
                <w:rFonts w:cstheme="minorHAnsi"/>
              </w:rPr>
              <w:t>Reference Product</w:t>
            </w:r>
          </w:p>
        </w:tc>
        <w:tc>
          <w:tcPr>
            <w:tcW w:w="3870" w:type="dxa"/>
            <w:shd w:val="clear" w:color="auto" w:fill="auto"/>
          </w:tcPr>
          <w:p w14:paraId="726430C6" w14:textId="77777777" w:rsidR="00293BCE" w:rsidRPr="006A3614" w:rsidRDefault="00293BCE" w:rsidP="00D04520">
            <w:pPr>
              <w:jc w:val="center"/>
              <w:rPr>
                <w:rFonts w:cstheme="minorHAnsi"/>
              </w:rPr>
            </w:pPr>
            <w:r w:rsidRPr="006A3614">
              <w:rPr>
                <w:rFonts w:cstheme="minorHAnsi"/>
              </w:rPr>
              <w:t>EMA</w:t>
            </w:r>
          </w:p>
        </w:tc>
        <w:tc>
          <w:tcPr>
            <w:tcW w:w="3240" w:type="dxa"/>
            <w:shd w:val="clear" w:color="auto" w:fill="auto"/>
          </w:tcPr>
          <w:p w14:paraId="08B00728" w14:textId="77777777" w:rsidR="00293BCE" w:rsidRPr="006A3614" w:rsidRDefault="00293BCE" w:rsidP="00D04520">
            <w:pPr>
              <w:jc w:val="center"/>
              <w:rPr>
                <w:rFonts w:cstheme="minorHAnsi"/>
              </w:rPr>
            </w:pPr>
            <w:r w:rsidRPr="006A3614">
              <w:rPr>
                <w:rFonts w:cstheme="minorHAnsi"/>
              </w:rPr>
              <w:t>FDA</w:t>
            </w:r>
          </w:p>
        </w:tc>
      </w:tr>
      <w:tr w:rsidR="00597954" w:rsidRPr="00622C65" w14:paraId="54F2A20C" w14:textId="77777777" w:rsidTr="00597954">
        <w:trPr>
          <w:trHeight w:val="20"/>
        </w:trPr>
        <w:tc>
          <w:tcPr>
            <w:tcW w:w="3510" w:type="dxa"/>
            <w:shd w:val="clear" w:color="auto" w:fill="auto"/>
          </w:tcPr>
          <w:p w14:paraId="373CCC0E" w14:textId="05BCCE48" w:rsidR="00293BCE" w:rsidRPr="006A3614" w:rsidRDefault="006A3614" w:rsidP="006A3614">
            <w:pPr>
              <w:rPr>
                <w:rFonts w:cstheme="minorHAnsi"/>
              </w:rPr>
            </w:pPr>
            <w:r w:rsidRPr="006A3614">
              <w:rPr>
                <w:rFonts w:cstheme="minorHAnsi"/>
              </w:rPr>
              <w:t xml:space="preserve">adalimumab </w:t>
            </w:r>
            <w:r w:rsidR="00293BCE" w:rsidRPr="006A3614">
              <w:rPr>
                <w:rFonts w:cstheme="minorHAnsi"/>
              </w:rPr>
              <w:t>(</w:t>
            </w:r>
            <w:proofErr w:type="spellStart"/>
            <w:r w:rsidRPr="006A3614">
              <w:rPr>
                <w:rFonts w:cstheme="minorHAnsi"/>
              </w:rPr>
              <w:t>Humira</w:t>
            </w:r>
            <w:proofErr w:type="spellEnd"/>
            <w:r w:rsidRPr="006A3614">
              <w:rPr>
                <w:rFonts w:cstheme="minorHAnsi"/>
              </w:rPr>
              <w:t>®</w:t>
            </w:r>
            <w:r w:rsidR="00293BCE" w:rsidRPr="006A3614">
              <w:rPr>
                <w:rFonts w:cstheme="minorHAnsi"/>
              </w:rPr>
              <w:t>)</w:t>
            </w:r>
          </w:p>
        </w:tc>
        <w:tc>
          <w:tcPr>
            <w:tcW w:w="3870" w:type="dxa"/>
            <w:shd w:val="clear" w:color="auto" w:fill="auto"/>
          </w:tcPr>
          <w:p w14:paraId="0EE20E45" w14:textId="2FA9BB78" w:rsidR="00B54423" w:rsidRDefault="006A3614" w:rsidP="006867A0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Amg</w:t>
            </w:r>
            <w:r w:rsidRPr="006A3614">
              <w:rPr>
                <w:rFonts w:cstheme="minorHAnsi"/>
              </w:rPr>
              <w:t>evita</w:t>
            </w:r>
            <w:proofErr w:type="spellEnd"/>
            <w:r w:rsidR="00173D53">
              <w:rPr>
                <w:rFonts w:ascii="Calibri" w:hAnsi="Calibri" w:cstheme="minorHAnsi"/>
              </w:rPr>
              <w:t>™</w:t>
            </w:r>
            <w:r w:rsidR="006867A0">
              <w:rPr>
                <w:rFonts w:cstheme="minorHAnsi"/>
              </w:rPr>
              <w:t>/</w:t>
            </w:r>
            <w:proofErr w:type="spellStart"/>
            <w:r w:rsidR="00B54423">
              <w:rPr>
                <w:rFonts w:cstheme="minorHAnsi"/>
              </w:rPr>
              <w:t>Solymbic</w:t>
            </w:r>
            <w:proofErr w:type="spellEnd"/>
            <w:r w:rsidR="00173D53">
              <w:rPr>
                <w:rFonts w:ascii="Calibri" w:hAnsi="Calibri" w:cstheme="minorHAnsi"/>
              </w:rPr>
              <w:t>™</w:t>
            </w:r>
            <w:r w:rsidR="00B54423" w:rsidRPr="006A3614">
              <w:rPr>
                <w:rFonts w:cstheme="minorHAnsi"/>
              </w:rPr>
              <w:t xml:space="preserve"> (adalimumab</w:t>
            </w:r>
            <w:r w:rsidR="00B54423">
              <w:rPr>
                <w:rFonts w:cstheme="minorHAnsi"/>
              </w:rPr>
              <w:t>)</w:t>
            </w:r>
          </w:p>
          <w:p w14:paraId="326D0962" w14:textId="24926E86" w:rsidR="00C33262" w:rsidRPr="006A3614" w:rsidRDefault="00C33262" w:rsidP="006867A0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Imraldi</w:t>
            </w:r>
            <w:proofErr w:type="spellEnd"/>
            <w:r>
              <w:rPr>
                <w:rFonts w:ascii="Calibri" w:hAnsi="Calibri" w:cstheme="minorHAnsi"/>
              </w:rPr>
              <w:t>®</w:t>
            </w:r>
            <w:r>
              <w:rPr>
                <w:rFonts w:cstheme="minorHAnsi"/>
              </w:rPr>
              <w:t xml:space="preserve"> </w:t>
            </w:r>
            <w:r w:rsidRPr="006A3614">
              <w:rPr>
                <w:rFonts w:cstheme="minorHAnsi"/>
              </w:rPr>
              <w:t>(adalimumab</w:t>
            </w:r>
            <w:r>
              <w:rPr>
                <w:rFonts w:cstheme="minorHAnsi"/>
              </w:rPr>
              <w:t>)</w:t>
            </w:r>
          </w:p>
        </w:tc>
        <w:tc>
          <w:tcPr>
            <w:tcW w:w="3240" w:type="dxa"/>
            <w:shd w:val="clear" w:color="auto" w:fill="auto"/>
          </w:tcPr>
          <w:p w14:paraId="1C0DB558" w14:textId="152EF4C5" w:rsidR="00293BCE" w:rsidRPr="006A3614" w:rsidRDefault="006A3614" w:rsidP="00C662D4">
            <w:pPr>
              <w:rPr>
                <w:rFonts w:cstheme="minorHAnsi"/>
              </w:rPr>
            </w:pPr>
            <w:proofErr w:type="spellStart"/>
            <w:r w:rsidRPr="006A3614">
              <w:rPr>
                <w:rFonts w:cstheme="minorHAnsi"/>
              </w:rPr>
              <w:t>Amjevita</w:t>
            </w:r>
            <w:proofErr w:type="spellEnd"/>
            <w:r w:rsidR="00C662D4">
              <w:rPr>
                <w:rFonts w:ascii="Calibri" w:hAnsi="Calibri" w:cstheme="minorHAnsi"/>
              </w:rPr>
              <w:t>™</w:t>
            </w:r>
            <w:r w:rsidRPr="006A3614">
              <w:rPr>
                <w:rFonts w:cstheme="minorHAnsi"/>
              </w:rPr>
              <w:t xml:space="preserve"> (adalimumab-</w:t>
            </w:r>
            <w:proofErr w:type="spellStart"/>
            <w:r w:rsidRPr="006A3614">
              <w:rPr>
                <w:rFonts w:cstheme="minorHAnsi"/>
              </w:rPr>
              <w:t>atto</w:t>
            </w:r>
            <w:proofErr w:type="spellEnd"/>
            <w:r w:rsidRPr="006A3614">
              <w:rPr>
                <w:rFonts w:cstheme="minorHAnsi"/>
              </w:rPr>
              <w:t>)</w:t>
            </w:r>
            <w:r w:rsidR="00CF5EE7">
              <w:rPr>
                <w:rFonts w:cstheme="minorHAnsi"/>
              </w:rPr>
              <w:br/>
            </w:r>
            <w:proofErr w:type="spellStart"/>
            <w:r w:rsidR="00CF5EE7">
              <w:rPr>
                <w:rFonts w:cstheme="minorHAnsi"/>
              </w:rPr>
              <w:t>Cyltezo</w:t>
            </w:r>
            <w:proofErr w:type="spellEnd"/>
            <w:r w:rsidR="00CF5EE7">
              <w:rPr>
                <w:rFonts w:cstheme="minorHAnsi"/>
              </w:rPr>
              <w:t>® (adalimumab-</w:t>
            </w:r>
            <w:proofErr w:type="spellStart"/>
            <w:r w:rsidR="00CF5EE7">
              <w:rPr>
                <w:rFonts w:cstheme="minorHAnsi"/>
              </w:rPr>
              <w:t>adbm</w:t>
            </w:r>
            <w:proofErr w:type="spellEnd"/>
            <w:r w:rsidR="00CF5EE7">
              <w:rPr>
                <w:rFonts w:cstheme="minorHAnsi"/>
              </w:rPr>
              <w:t>)</w:t>
            </w:r>
          </w:p>
        </w:tc>
      </w:tr>
      <w:tr w:rsidR="00597954" w:rsidRPr="00622C65" w14:paraId="3DBE61D5" w14:textId="77777777" w:rsidTr="00597954">
        <w:trPr>
          <w:trHeight w:val="20"/>
        </w:trPr>
        <w:tc>
          <w:tcPr>
            <w:tcW w:w="3510" w:type="dxa"/>
            <w:shd w:val="clear" w:color="auto" w:fill="auto"/>
          </w:tcPr>
          <w:p w14:paraId="7B3F7F39" w14:textId="114DC889" w:rsidR="00293BCE" w:rsidRPr="006A3614" w:rsidRDefault="006A3614" w:rsidP="006A3614">
            <w:pPr>
              <w:rPr>
                <w:rFonts w:cstheme="minorHAnsi"/>
              </w:rPr>
            </w:pPr>
            <w:r>
              <w:rPr>
                <w:rFonts w:cstheme="minorHAnsi"/>
              </w:rPr>
              <w:t>e</w:t>
            </w:r>
            <w:r w:rsidR="00293BCE" w:rsidRPr="006A3614">
              <w:rPr>
                <w:rFonts w:cstheme="minorHAnsi"/>
              </w:rPr>
              <w:t>tanercept</w:t>
            </w:r>
            <w:r>
              <w:rPr>
                <w:rFonts w:cstheme="minorHAnsi"/>
              </w:rPr>
              <w:t xml:space="preserve"> (Enbrel</w:t>
            </w:r>
            <w:r w:rsidRPr="006A3614">
              <w:rPr>
                <w:rFonts w:cstheme="minorHAnsi"/>
              </w:rPr>
              <w:t>®</w:t>
            </w:r>
            <w:r w:rsidR="00293BCE" w:rsidRPr="006A3614">
              <w:rPr>
                <w:rFonts w:cstheme="minorHAnsi"/>
              </w:rPr>
              <w:t>)</w:t>
            </w:r>
          </w:p>
        </w:tc>
        <w:tc>
          <w:tcPr>
            <w:tcW w:w="3870" w:type="dxa"/>
            <w:shd w:val="clear" w:color="auto" w:fill="auto"/>
          </w:tcPr>
          <w:p w14:paraId="130D0B57" w14:textId="77777777" w:rsidR="00293BCE" w:rsidRDefault="006A3614" w:rsidP="006A3614">
            <w:pPr>
              <w:rPr>
                <w:rFonts w:cstheme="minorHAnsi"/>
              </w:rPr>
            </w:pPr>
            <w:proofErr w:type="spellStart"/>
            <w:r w:rsidRPr="006A3614">
              <w:rPr>
                <w:rFonts w:cstheme="minorHAnsi"/>
              </w:rPr>
              <w:t>Benepali</w:t>
            </w:r>
            <w:proofErr w:type="spellEnd"/>
            <w:r w:rsidRPr="006A3614">
              <w:rPr>
                <w:rFonts w:cstheme="minorHAnsi"/>
              </w:rPr>
              <w:t>® (etanercept)</w:t>
            </w:r>
          </w:p>
          <w:p w14:paraId="4E0097E1" w14:textId="11AB94AC" w:rsidR="00C80007" w:rsidRPr="006A3614" w:rsidRDefault="00D5412D" w:rsidP="006A3614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Erelzi</w:t>
            </w:r>
            <w:proofErr w:type="spellEnd"/>
            <w:r>
              <w:rPr>
                <w:rFonts w:ascii="Calibri" w:hAnsi="Calibri" w:cstheme="minorHAnsi"/>
              </w:rPr>
              <w:t>™</w:t>
            </w:r>
            <w:r w:rsidRPr="006A3614">
              <w:rPr>
                <w:rFonts w:cstheme="minorHAnsi"/>
              </w:rPr>
              <w:t xml:space="preserve"> </w:t>
            </w:r>
            <w:r w:rsidR="00C80007" w:rsidRPr="006A3614">
              <w:rPr>
                <w:rFonts w:cstheme="minorHAnsi"/>
              </w:rPr>
              <w:t>(etanercept</w:t>
            </w:r>
            <w:r w:rsidR="00C80007">
              <w:rPr>
                <w:rFonts w:cstheme="minorHAnsi"/>
              </w:rPr>
              <w:t>)</w:t>
            </w:r>
          </w:p>
        </w:tc>
        <w:tc>
          <w:tcPr>
            <w:tcW w:w="3240" w:type="dxa"/>
            <w:shd w:val="clear" w:color="auto" w:fill="auto"/>
          </w:tcPr>
          <w:p w14:paraId="07CF7B6B" w14:textId="31CD3B41" w:rsidR="00293BCE" w:rsidRPr="006A3614" w:rsidRDefault="0056194C" w:rsidP="006A3614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Erelzi</w:t>
            </w:r>
            <w:proofErr w:type="spellEnd"/>
            <w:r>
              <w:rPr>
                <w:rFonts w:ascii="Calibri" w:hAnsi="Calibri" w:cstheme="minorHAnsi"/>
              </w:rPr>
              <w:t>™</w:t>
            </w:r>
            <w:r w:rsidR="006A3614" w:rsidRPr="006A3614">
              <w:rPr>
                <w:rFonts w:cstheme="minorHAnsi"/>
              </w:rPr>
              <w:t xml:space="preserve"> (etanercept-</w:t>
            </w:r>
            <w:proofErr w:type="spellStart"/>
            <w:r w:rsidR="006A3614" w:rsidRPr="006A3614">
              <w:rPr>
                <w:rFonts w:cstheme="minorHAnsi"/>
              </w:rPr>
              <w:t>szzs</w:t>
            </w:r>
            <w:proofErr w:type="spellEnd"/>
            <w:r w:rsidR="006A3614" w:rsidRPr="006A3614">
              <w:rPr>
                <w:rFonts w:cstheme="minorHAnsi"/>
              </w:rPr>
              <w:t>)</w:t>
            </w:r>
          </w:p>
        </w:tc>
      </w:tr>
      <w:tr w:rsidR="00597954" w:rsidRPr="00622C65" w14:paraId="4BCFE97F" w14:textId="77777777" w:rsidTr="00597954">
        <w:trPr>
          <w:trHeight w:val="20"/>
        </w:trPr>
        <w:tc>
          <w:tcPr>
            <w:tcW w:w="3510" w:type="dxa"/>
            <w:shd w:val="clear" w:color="auto" w:fill="auto"/>
          </w:tcPr>
          <w:p w14:paraId="4BBBF76E" w14:textId="14C938C2" w:rsidR="00293BCE" w:rsidRPr="006A3614" w:rsidRDefault="006A3614" w:rsidP="006A3614">
            <w:pPr>
              <w:rPr>
                <w:rFonts w:cstheme="minorHAnsi"/>
              </w:rPr>
            </w:pPr>
            <w:r>
              <w:rPr>
                <w:rFonts w:cstheme="minorHAnsi"/>
              </w:rPr>
              <w:t>i</w:t>
            </w:r>
            <w:r w:rsidRPr="00622C65">
              <w:rPr>
                <w:rFonts w:cstheme="minorHAnsi"/>
              </w:rPr>
              <w:t>nfliximab</w:t>
            </w:r>
            <w:r>
              <w:rPr>
                <w:rFonts w:cstheme="minorHAnsi"/>
              </w:rPr>
              <w:t xml:space="preserve"> (Remicade</w:t>
            </w:r>
            <w:r w:rsidR="00293BCE" w:rsidRPr="006A3614">
              <w:rPr>
                <w:rFonts w:cstheme="minorHAnsi"/>
              </w:rPr>
              <w:t>®</w:t>
            </w:r>
            <w:r>
              <w:rPr>
                <w:rFonts w:cstheme="minorHAnsi"/>
              </w:rPr>
              <w:t>)</w:t>
            </w:r>
            <w:r w:rsidR="00293BCE" w:rsidRPr="006A3614">
              <w:rPr>
                <w:rFonts w:cstheme="minorHAnsi"/>
              </w:rPr>
              <w:t xml:space="preserve"> </w:t>
            </w:r>
          </w:p>
        </w:tc>
        <w:tc>
          <w:tcPr>
            <w:tcW w:w="3870" w:type="dxa"/>
            <w:shd w:val="clear" w:color="auto" w:fill="auto"/>
          </w:tcPr>
          <w:p w14:paraId="25293673" w14:textId="77777777" w:rsidR="00293BCE" w:rsidRPr="006A3614" w:rsidRDefault="006A3614" w:rsidP="006A3614">
            <w:pPr>
              <w:rPr>
                <w:rFonts w:cstheme="minorHAnsi"/>
              </w:rPr>
            </w:pPr>
            <w:proofErr w:type="spellStart"/>
            <w:r w:rsidRPr="006A3614">
              <w:rPr>
                <w:rFonts w:cstheme="minorHAnsi"/>
              </w:rPr>
              <w:t>Flixabi</w:t>
            </w:r>
            <w:proofErr w:type="spellEnd"/>
            <w:r w:rsidRPr="006A3614">
              <w:rPr>
                <w:rFonts w:cstheme="minorHAnsi"/>
              </w:rPr>
              <w:t>® (infliximab)</w:t>
            </w:r>
          </w:p>
          <w:p w14:paraId="051002A4" w14:textId="71CCC11E" w:rsidR="006A3614" w:rsidRPr="006A3614" w:rsidRDefault="00597954" w:rsidP="00597954">
            <w:pPr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Inflectra</w:t>
            </w:r>
            <w:proofErr w:type="spellEnd"/>
            <w:r>
              <w:rPr>
                <w:rFonts w:cstheme="minorHAnsi"/>
              </w:rPr>
              <w:t>®/</w:t>
            </w:r>
            <w:proofErr w:type="spellStart"/>
            <w:r w:rsidR="006A3614" w:rsidRPr="006A3614">
              <w:rPr>
                <w:rFonts w:cstheme="minorHAnsi"/>
              </w:rPr>
              <w:t>Remsima</w:t>
            </w:r>
            <w:proofErr w:type="spellEnd"/>
            <w:r w:rsidR="006A3614" w:rsidRPr="006A3614">
              <w:rPr>
                <w:rFonts w:cstheme="minorHAnsi"/>
              </w:rPr>
              <w:t>® (infliximab)</w:t>
            </w:r>
          </w:p>
        </w:tc>
        <w:tc>
          <w:tcPr>
            <w:tcW w:w="3240" w:type="dxa"/>
            <w:shd w:val="clear" w:color="auto" w:fill="auto"/>
          </w:tcPr>
          <w:p w14:paraId="07846ABE" w14:textId="77777777" w:rsidR="00293BCE" w:rsidRPr="006A3614" w:rsidRDefault="006A3614" w:rsidP="006A3614">
            <w:pPr>
              <w:rPr>
                <w:rFonts w:cstheme="minorHAnsi"/>
              </w:rPr>
            </w:pPr>
            <w:proofErr w:type="spellStart"/>
            <w:r w:rsidRPr="006A3614">
              <w:rPr>
                <w:rFonts w:cstheme="minorHAnsi"/>
              </w:rPr>
              <w:t>Inflectra</w:t>
            </w:r>
            <w:proofErr w:type="spellEnd"/>
            <w:r w:rsidRPr="006A3614">
              <w:rPr>
                <w:rFonts w:cstheme="minorHAnsi"/>
              </w:rPr>
              <w:t>® (infliximab-</w:t>
            </w:r>
            <w:proofErr w:type="spellStart"/>
            <w:r w:rsidRPr="006A3614">
              <w:rPr>
                <w:rFonts w:cstheme="minorHAnsi"/>
              </w:rPr>
              <w:t>dyyb</w:t>
            </w:r>
            <w:proofErr w:type="spellEnd"/>
            <w:r w:rsidRPr="006A3614">
              <w:rPr>
                <w:rFonts w:cstheme="minorHAnsi"/>
              </w:rPr>
              <w:t>)</w:t>
            </w:r>
          </w:p>
          <w:p w14:paraId="52421296" w14:textId="772CC89B" w:rsidR="006A3614" w:rsidRPr="006A3614" w:rsidRDefault="006A3614" w:rsidP="00956D7A">
            <w:pPr>
              <w:rPr>
                <w:rFonts w:cstheme="minorHAnsi"/>
              </w:rPr>
            </w:pPr>
            <w:proofErr w:type="spellStart"/>
            <w:r w:rsidRPr="006A3614">
              <w:rPr>
                <w:rFonts w:cstheme="minorHAnsi"/>
              </w:rPr>
              <w:t>Renflexis</w:t>
            </w:r>
            <w:proofErr w:type="spellEnd"/>
            <w:r w:rsidR="00956D7A">
              <w:rPr>
                <w:rFonts w:ascii="Calibri" w:hAnsi="Calibri" w:cstheme="minorHAnsi"/>
              </w:rPr>
              <w:t>™</w:t>
            </w:r>
            <w:r w:rsidRPr="006A3614">
              <w:rPr>
                <w:rFonts w:cstheme="minorHAnsi"/>
              </w:rPr>
              <w:t xml:space="preserve"> (infliximab-</w:t>
            </w:r>
            <w:proofErr w:type="spellStart"/>
            <w:r w:rsidRPr="006A3614">
              <w:rPr>
                <w:rFonts w:cstheme="minorHAnsi"/>
              </w:rPr>
              <w:t>abda</w:t>
            </w:r>
            <w:proofErr w:type="spellEnd"/>
            <w:r w:rsidRPr="006A3614">
              <w:rPr>
                <w:rFonts w:cstheme="minorHAnsi"/>
              </w:rPr>
              <w:t>)</w:t>
            </w:r>
          </w:p>
        </w:tc>
      </w:tr>
      <w:tr w:rsidR="00597954" w:rsidRPr="00622C65" w14:paraId="703A7610" w14:textId="77777777" w:rsidTr="00597954">
        <w:trPr>
          <w:trHeight w:val="20"/>
        </w:trPr>
        <w:tc>
          <w:tcPr>
            <w:tcW w:w="3510" w:type="dxa"/>
            <w:shd w:val="clear" w:color="auto" w:fill="auto"/>
          </w:tcPr>
          <w:p w14:paraId="023D8149" w14:textId="617B008D" w:rsidR="00293BCE" w:rsidRPr="006A3614" w:rsidRDefault="006A3614" w:rsidP="00D06115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rituximab </w:t>
            </w:r>
            <w:r w:rsidR="00D06115">
              <w:rPr>
                <w:rFonts w:cstheme="minorHAnsi"/>
              </w:rPr>
              <w:t>(</w:t>
            </w:r>
            <w:proofErr w:type="spellStart"/>
            <w:r>
              <w:rPr>
                <w:rFonts w:cstheme="minorHAnsi"/>
              </w:rPr>
              <w:t>MabThera</w:t>
            </w:r>
            <w:proofErr w:type="spellEnd"/>
            <w:r w:rsidR="00293BCE" w:rsidRPr="006A3614">
              <w:rPr>
                <w:rFonts w:cstheme="minorHAnsi"/>
              </w:rPr>
              <w:t>®</w:t>
            </w:r>
            <w:r>
              <w:rPr>
                <w:rFonts w:cstheme="minorHAnsi"/>
              </w:rPr>
              <w:t xml:space="preserve">, </w:t>
            </w:r>
            <w:proofErr w:type="spellStart"/>
            <w:r>
              <w:rPr>
                <w:rFonts w:cstheme="minorHAnsi"/>
              </w:rPr>
              <w:t>Rituxan</w:t>
            </w:r>
            <w:proofErr w:type="spellEnd"/>
            <w:r w:rsidRPr="006A3614">
              <w:rPr>
                <w:rFonts w:cstheme="minorHAnsi"/>
              </w:rPr>
              <w:t>®</w:t>
            </w:r>
            <w:r w:rsidR="00293BCE" w:rsidRPr="006A3614">
              <w:rPr>
                <w:rFonts w:cstheme="minorHAnsi"/>
              </w:rPr>
              <w:t>)</w:t>
            </w:r>
          </w:p>
        </w:tc>
        <w:tc>
          <w:tcPr>
            <w:tcW w:w="3870" w:type="dxa"/>
            <w:shd w:val="clear" w:color="auto" w:fill="auto"/>
          </w:tcPr>
          <w:p w14:paraId="0F86DFB8" w14:textId="108DF485" w:rsidR="00293BCE" w:rsidRDefault="0072214D" w:rsidP="00696429">
            <w:pPr>
              <w:rPr>
                <w:rFonts w:cstheme="minorHAnsi"/>
              </w:rPr>
            </w:pPr>
            <w:proofErr w:type="spellStart"/>
            <w:r w:rsidRPr="006A3614">
              <w:rPr>
                <w:rFonts w:cstheme="minorHAnsi"/>
              </w:rPr>
              <w:t>R</w:t>
            </w:r>
            <w:r>
              <w:rPr>
                <w:rFonts w:cstheme="minorHAnsi"/>
              </w:rPr>
              <w:t>itemvia</w:t>
            </w:r>
            <w:proofErr w:type="spellEnd"/>
            <w:r>
              <w:rPr>
                <w:rFonts w:cstheme="minorHAnsi"/>
              </w:rPr>
              <w:t>®/</w:t>
            </w:r>
            <w:proofErr w:type="spellStart"/>
            <w:r>
              <w:rPr>
                <w:rFonts w:cstheme="minorHAnsi"/>
              </w:rPr>
              <w:t>Truxim</w:t>
            </w:r>
            <w:r w:rsidR="00696429">
              <w:rPr>
                <w:rFonts w:cstheme="minorHAnsi"/>
              </w:rPr>
              <w:t>a</w:t>
            </w:r>
            <w:proofErr w:type="spellEnd"/>
            <w:r w:rsidR="00696429">
              <w:rPr>
                <w:rFonts w:cstheme="minorHAnsi"/>
              </w:rPr>
              <w:t>® (ritu</w:t>
            </w:r>
            <w:r w:rsidR="00696429" w:rsidRPr="006A3614">
              <w:rPr>
                <w:rFonts w:cstheme="minorHAnsi"/>
              </w:rPr>
              <w:t>ximab</w:t>
            </w:r>
            <w:r w:rsidR="00696429">
              <w:rPr>
                <w:rFonts w:cstheme="minorHAnsi"/>
              </w:rPr>
              <w:t>)</w:t>
            </w:r>
          </w:p>
          <w:p w14:paraId="0C958053" w14:textId="37C4AB58" w:rsidR="00696429" w:rsidRPr="00696429" w:rsidRDefault="00696429" w:rsidP="00D06115">
            <w:pPr>
              <w:rPr>
                <w:rFonts w:cstheme="minorHAnsi"/>
              </w:rPr>
            </w:pPr>
            <w:proofErr w:type="spellStart"/>
            <w:r w:rsidRPr="006A3614">
              <w:rPr>
                <w:rFonts w:cstheme="minorHAnsi"/>
              </w:rPr>
              <w:t>R</w:t>
            </w:r>
            <w:r>
              <w:rPr>
                <w:rFonts w:cstheme="minorHAnsi"/>
              </w:rPr>
              <w:t>i</w:t>
            </w:r>
            <w:r w:rsidR="00D06115">
              <w:rPr>
                <w:rFonts w:cstheme="minorHAnsi"/>
              </w:rPr>
              <w:t>xathon</w:t>
            </w:r>
            <w:proofErr w:type="spellEnd"/>
            <w:r w:rsidR="00D06115">
              <w:rPr>
                <w:rFonts w:cstheme="minorHAnsi"/>
              </w:rPr>
              <w:t>®/</w:t>
            </w:r>
            <w:proofErr w:type="spellStart"/>
            <w:r w:rsidRPr="006A3614">
              <w:rPr>
                <w:rFonts w:cstheme="minorHAnsi"/>
              </w:rPr>
              <w:t>R</w:t>
            </w:r>
            <w:r w:rsidR="00D06115">
              <w:rPr>
                <w:rFonts w:cstheme="minorHAnsi"/>
              </w:rPr>
              <w:t>iximyo</w:t>
            </w:r>
            <w:proofErr w:type="spellEnd"/>
            <w:r>
              <w:rPr>
                <w:rFonts w:cstheme="minorHAnsi"/>
              </w:rPr>
              <w:t>® (ritu</w:t>
            </w:r>
            <w:r w:rsidRPr="006A3614">
              <w:rPr>
                <w:rFonts w:cstheme="minorHAnsi"/>
              </w:rPr>
              <w:t>ximab</w:t>
            </w:r>
            <w:r>
              <w:rPr>
                <w:rFonts w:cstheme="minorHAnsi"/>
              </w:rPr>
              <w:t>)</w:t>
            </w:r>
          </w:p>
        </w:tc>
        <w:tc>
          <w:tcPr>
            <w:tcW w:w="3240" w:type="dxa"/>
            <w:shd w:val="clear" w:color="auto" w:fill="auto"/>
          </w:tcPr>
          <w:p w14:paraId="5E68A979" w14:textId="12C11AB9" w:rsidR="00293BCE" w:rsidRPr="00501AE8" w:rsidRDefault="00F82315" w:rsidP="00501AE8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−</w:t>
            </w:r>
          </w:p>
        </w:tc>
      </w:tr>
    </w:tbl>
    <w:p w14:paraId="5234996A" w14:textId="7642FBA8" w:rsidR="00F57ABC" w:rsidRDefault="00F57ABC" w:rsidP="00293BCE"/>
    <w:p w14:paraId="07056D69" w14:textId="77777777" w:rsidR="00293BCE" w:rsidRPr="00622C65" w:rsidRDefault="00293BCE" w:rsidP="00293BCE">
      <w:bookmarkStart w:id="0" w:name="_GoBack"/>
      <w:bookmarkEnd w:id="0"/>
    </w:p>
    <w:p w14:paraId="0CB7DB78" w14:textId="77777777" w:rsidR="00632553" w:rsidRPr="00622C65" w:rsidRDefault="00632553" w:rsidP="00293BCE">
      <w:pPr>
        <w:rPr>
          <w:rFonts w:eastAsia="Times New Roman" w:cstheme="minorHAnsi"/>
          <w:bCs/>
          <w:lang w:val="nl-NL"/>
        </w:rPr>
      </w:pPr>
    </w:p>
    <w:p w14:paraId="694F04D0" w14:textId="7350A56B" w:rsidR="00293BCE" w:rsidRPr="00622C65" w:rsidRDefault="00293BCE" w:rsidP="00293BCE">
      <w:pPr>
        <w:pStyle w:val="Heading2"/>
        <w:keepLines/>
        <w:spacing w:before="40" w:after="0" w:line="259" w:lineRule="auto"/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</w:pPr>
      <w:r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>Supplementary Table S2.</w:t>
      </w:r>
      <w:r w:rsidR="00E32E52"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 xml:space="preserve"> Search Terms used in the Medline database.</w:t>
      </w:r>
    </w:p>
    <w:p w14:paraId="1778A1A4" w14:textId="77777777" w:rsidR="00293BCE" w:rsidRPr="00622C65" w:rsidRDefault="00293BCE" w:rsidP="00047E08">
      <w:pPr>
        <w:rPr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917"/>
      </w:tblGrid>
      <w:tr w:rsidR="00293BCE" w:rsidRPr="00622C65" w14:paraId="1D9A0909" w14:textId="77777777" w:rsidTr="0052291E">
        <w:tc>
          <w:tcPr>
            <w:tcW w:w="8917" w:type="dxa"/>
            <w:shd w:val="clear" w:color="auto" w:fill="auto"/>
          </w:tcPr>
          <w:p w14:paraId="09DDD0A5" w14:textId="77777777" w:rsidR="00293BCE" w:rsidRPr="00622C65" w:rsidRDefault="00293BCE" w:rsidP="0052291E">
            <w:pPr>
              <w:rPr>
                <w:rFonts w:cstheme="minorHAnsi"/>
              </w:rPr>
            </w:pPr>
            <w:r w:rsidRPr="00622C65">
              <w:rPr>
                <w:rFonts w:cstheme="minorHAnsi"/>
              </w:rPr>
              <w:t xml:space="preserve">((adalimumab[Title/Abstract] AND biosimilar)[Title/Abstract] OR (etanercept[Title/Abstract] AND biosimilar)[Title/Abstract] OR (infliximab[Title/Abstract] AND biosimilar)[Title/Abstract] OR (abatacept[Title/Abstract] AND biosimilar)[Title/Abstract] OR (rituximab[Title/Abstract] AND biosimilar)[Title/Abstract] OR </w:t>
            </w:r>
            <w:proofErr w:type="spellStart"/>
            <w:r w:rsidRPr="00622C65">
              <w:rPr>
                <w:rFonts w:cstheme="minorHAnsi"/>
              </w:rPr>
              <w:t>amjevita</w:t>
            </w:r>
            <w:proofErr w:type="spellEnd"/>
            <w:r w:rsidRPr="00622C65">
              <w:rPr>
                <w:rFonts w:cstheme="minorHAnsi"/>
              </w:rPr>
              <w:t>[Title/Abstract] OR Adalimumab-</w:t>
            </w:r>
            <w:proofErr w:type="spellStart"/>
            <w:r w:rsidRPr="00622C65">
              <w:rPr>
                <w:rFonts w:cstheme="minorHAnsi"/>
              </w:rPr>
              <w:t>atto</w:t>
            </w:r>
            <w:proofErr w:type="spellEnd"/>
            <w:r w:rsidRPr="00622C65">
              <w:rPr>
                <w:rFonts w:cstheme="minorHAnsi"/>
              </w:rPr>
              <w:t xml:space="preserve">[Title/Abstract] OR </w:t>
            </w:r>
            <w:proofErr w:type="spellStart"/>
            <w:r w:rsidRPr="00622C65">
              <w:rPr>
                <w:rFonts w:cstheme="minorHAnsi"/>
              </w:rPr>
              <w:t>benepali</w:t>
            </w:r>
            <w:proofErr w:type="spellEnd"/>
            <w:r w:rsidRPr="00622C65">
              <w:rPr>
                <w:rFonts w:cstheme="minorHAnsi"/>
              </w:rPr>
              <w:t xml:space="preserve">[Title/Abstract] OR SB4[Title/Abstract] OR </w:t>
            </w:r>
            <w:proofErr w:type="spellStart"/>
            <w:r w:rsidRPr="00622C65">
              <w:rPr>
                <w:rFonts w:cstheme="minorHAnsi"/>
              </w:rPr>
              <w:t>erelzi</w:t>
            </w:r>
            <w:proofErr w:type="spellEnd"/>
            <w:r w:rsidRPr="00622C65">
              <w:rPr>
                <w:rFonts w:cstheme="minorHAnsi"/>
              </w:rPr>
              <w:t>[Title/Abstract] OR etanercept-</w:t>
            </w:r>
            <w:proofErr w:type="spellStart"/>
            <w:r w:rsidRPr="00622C65">
              <w:rPr>
                <w:rFonts w:cstheme="minorHAnsi"/>
              </w:rPr>
              <w:t>szzs</w:t>
            </w:r>
            <w:proofErr w:type="spellEnd"/>
            <w:r w:rsidRPr="00622C65">
              <w:rPr>
                <w:rFonts w:cstheme="minorHAnsi"/>
              </w:rPr>
              <w:t xml:space="preserve">[Title/Abstract] OR </w:t>
            </w:r>
            <w:proofErr w:type="spellStart"/>
            <w:r w:rsidRPr="00622C65">
              <w:rPr>
                <w:rFonts w:cstheme="minorHAnsi"/>
              </w:rPr>
              <w:t>flixabi</w:t>
            </w:r>
            <w:proofErr w:type="spellEnd"/>
            <w:r w:rsidRPr="00622C65">
              <w:rPr>
                <w:rFonts w:cstheme="minorHAnsi"/>
              </w:rPr>
              <w:t xml:space="preserve">[Title/Abstract]) OR SB2[Title/Abstract]) OR </w:t>
            </w:r>
            <w:proofErr w:type="spellStart"/>
            <w:r w:rsidRPr="00622C65">
              <w:rPr>
                <w:rFonts w:cstheme="minorHAnsi"/>
              </w:rPr>
              <w:t>inflectra</w:t>
            </w:r>
            <w:proofErr w:type="spellEnd"/>
            <w:r w:rsidRPr="00622C65">
              <w:rPr>
                <w:rFonts w:cstheme="minorHAnsi"/>
              </w:rPr>
              <w:t>[Title/Abstract] OR infliximab-</w:t>
            </w:r>
            <w:proofErr w:type="spellStart"/>
            <w:r w:rsidRPr="00622C65">
              <w:rPr>
                <w:rFonts w:cstheme="minorHAnsi"/>
              </w:rPr>
              <w:t>dyyb</w:t>
            </w:r>
            <w:proofErr w:type="spellEnd"/>
            <w:r w:rsidRPr="00622C65">
              <w:rPr>
                <w:rFonts w:cstheme="minorHAnsi"/>
              </w:rPr>
              <w:t xml:space="preserve">[Title/Abstract] OR CT-P13[Title/Abstract] OR </w:t>
            </w:r>
            <w:proofErr w:type="spellStart"/>
            <w:r w:rsidRPr="00622C65">
              <w:rPr>
                <w:rFonts w:cstheme="minorHAnsi"/>
              </w:rPr>
              <w:t>remsima</w:t>
            </w:r>
            <w:proofErr w:type="spellEnd"/>
            <w:r w:rsidRPr="00622C65">
              <w:rPr>
                <w:rFonts w:cstheme="minorHAnsi"/>
              </w:rPr>
              <w:t>[Title/Abstract])</w:t>
            </w:r>
          </w:p>
        </w:tc>
      </w:tr>
    </w:tbl>
    <w:p w14:paraId="39594F80" w14:textId="52FB4B75" w:rsidR="00293BCE" w:rsidRPr="00622C65" w:rsidRDefault="00293BCE" w:rsidP="00293BCE"/>
    <w:p w14:paraId="4922871C" w14:textId="77777777" w:rsidR="00047E08" w:rsidRPr="00622C65" w:rsidRDefault="00047E08" w:rsidP="00293BCE">
      <w:pPr>
        <w:pStyle w:val="standardarial"/>
        <w:spacing w:line="360" w:lineRule="auto"/>
        <w:jc w:val="both"/>
        <w:rPr>
          <w:rFonts w:asciiTheme="minorHAnsi" w:hAnsiTheme="minorHAnsi" w:cstheme="minorHAnsi"/>
          <w:sz w:val="24"/>
        </w:rPr>
      </w:pPr>
    </w:p>
    <w:p w14:paraId="1A90561F" w14:textId="3A1EA11B" w:rsidR="00293BCE" w:rsidRPr="00622C65" w:rsidRDefault="00293BCE" w:rsidP="00293BCE">
      <w:pPr>
        <w:pStyle w:val="Heading2"/>
        <w:keepLines/>
        <w:spacing w:before="40" w:after="0" w:line="259" w:lineRule="auto"/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</w:pPr>
      <w:r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>Supplementary Table S3.</w:t>
      </w:r>
      <w:r w:rsidR="00E32E52"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 xml:space="preserve"> Research questions for the systematic literature search that were formulated by the task force.</w:t>
      </w:r>
    </w:p>
    <w:p w14:paraId="2E44A640" w14:textId="77777777" w:rsidR="00293BCE" w:rsidRPr="00622C65" w:rsidRDefault="00293BCE" w:rsidP="00293BCE">
      <w:pPr>
        <w:rPr>
          <w:lang w:val="de-AT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01"/>
      </w:tblGrid>
      <w:tr w:rsidR="00293BCE" w:rsidRPr="00622C65" w14:paraId="1FEB0FA3" w14:textId="77777777" w:rsidTr="0052291E">
        <w:tc>
          <w:tcPr>
            <w:tcW w:w="8901" w:type="dxa"/>
          </w:tcPr>
          <w:p w14:paraId="1AAAA790" w14:textId="77777777" w:rsidR="00293BCE" w:rsidRPr="00622C65" w:rsidRDefault="00293BCE" w:rsidP="00293BCE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  <w:lang w:val="nl-NL"/>
              </w:rPr>
            </w:pPr>
            <w:r w:rsidRPr="00622C65">
              <w:rPr>
                <w:rFonts w:cstheme="minorHAnsi"/>
                <w:lang w:val="de-DE"/>
              </w:rPr>
              <w:t>At the time of publication of phase III trials, how frequently is information on phase I trials (PK/PD data) available and which assays were used in PK/PD studies?</w:t>
            </w:r>
          </w:p>
        </w:tc>
      </w:tr>
      <w:tr w:rsidR="00293BCE" w:rsidRPr="00622C65" w14:paraId="49278F61" w14:textId="77777777" w:rsidTr="0052291E">
        <w:tc>
          <w:tcPr>
            <w:tcW w:w="8901" w:type="dxa"/>
          </w:tcPr>
          <w:p w14:paraId="17C3AF44" w14:textId="77777777" w:rsidR="00293BCE" w:rsidRPr="00622C65" w:rsidRDefault="00293BCE" w:rsidP="00293BCE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  <w:lang w:val="nl-NL"/>
              </w:rPr>
            </w:pPr>
            <w:r w:rsidRPr="00622C65">
              <w:rPr>
                <w:rFonts w:cstheme="minorHAnsi"/>
                <w:lang w:val="de-DE"/>
              </w:rPr>
              <w:t>Is there evidence for any risk of extrapolation of indication? Is the success of extrapolation related to immunogenicity?</w:t>
            </w:r>
          </w:p>
        </w:tc>
      </w:tr>
      <w:tr w:rsidR="00293BCE" w:rsidRPr="00622C65" w14:paraId="5CF7B0AC" w14:textId="77777777" w:rsidTr="0052291E">
        <w:tc>
          <w:tcPr>
            <w:tcW w:w="8901" w:type="dxa"/>
          </w:tcPr>
          <w:p w14:paraId="0DB4679D" w14:textId="77777777" w:rsidR="00293BCE" w:rsidRPr="00622C65" w:rsidRDefault="00293BCE" w:rsidP="00293BCE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  <w:lang w:val="nl-NL"/>
              </w:rPr>
            </w:pPr>
            <w:r w:rsidRPr="00622C65">
              <w:rPr>
                <w:rFonts w:cstheme="minorHAnsi"/>
              </w:rPr>
              <w:t xml:space="preserve">Immunogenicity: </w:t>
            </w:r>
            <w:r w:rsidRPr="00622C65">
              <w:rPr>
                <w:rFonts w:cstheme="minorHAnsi"/>
                <w:lang w:val="de-DE"/>
              </w:rPr>
              <w:t>What types of assays have been used to assess anti-drug antibodies (ADAbs)?</w:t>
            </w:r>
            <w:r w:rsidRPr="00622C65">
              <w:rPr>
                <w:rFonts w:cstheme="minorHAnsi"/>
              </w:rPr>
              <w:t xml:space="preserve"> </w:t>
            </w:r>
            <w:r w:rsidRPr="00622C65">
              <w:rPr>
                <w:rFonts w:cstheme="minorHAnsi"/>
                <w:lang w:val="de-DE"/>
              </w:rPr>
              <w:t>Is there a correlation with adverse events and clinical efficacy?</w:t>
            </w:r>
            <w:r w:rsidRPr="00622C65">
              <w:rPr>
                <w:rFonts w:cstheme="minorHAnsi"/>
              </w:rPr>
              <w:t xml:space="preserve"> </w:t>
            </w:r>
            <w:r w:rsidRPr="00622C65">
              <w:rPr>
                <w:rFonts w:cstheme="minorHAnsi"/>
                <w:lang w:val="de-DE"/>
              </w:rPr>
              <w:t>What levels of ADAbs have been shown to be neutralising and non-neutralising? What other mechanisms apart from lowering drug concentrations have been described for lowering efficacy?</w:t>
            </w:r>
            <w:r w:rsidRPr="00622C65">
              <w:rPr>
                <w:rFonts w:cstheme="minorHAnsi"/>
              </w:rPr>
              <w:t xml:space="preserve"> </w:t>
            </w:r>
            <w:r w:rsidRPr="00622C65">
              <w:rPr>
                <w:rFonts w:cstheme="minorHAnsi"/>
                <w:lang w:val="de-DE"/>
              </w:rPr>
              <w:t xml:space="preserve">What similarity or differences of </w:t>
            </w:r>
            <w:r w:rsidRPr="00622C65">
              <w:rPr>
                <w:rFonts w:cstheme="minorHAnsi"/>
                <w:lang w:val="de-DE"/>
              </w:rPr>
              <w:lastRenderedPageBreak/>
              <w:t>immunogenicity are there between BS and originators?</w:t>
            </w:r>
            <w:r w:rsidRPr="00622C65">
              <w:rPr>
                <w:rFonts w:cstheme="minorHAnsi"/>
              </w:rPr>
              <w:t xml:space="preserve"> </w:t>
            </w:r>
            <w:r w:rsidRPr="00622C65">
              <w:rPr>
                <w:rFonts w:cstheme="minorHAnsi"/>
                <w:lang w:val="de-DE"/>
              </w:rPr>
              <w:t>Are there differences between diseases with regard to immunogenicity?</w:t>
            </w:r>
          </w:p>
        </w:tc>
      </w:tr>
      <w:tr w:rsidR="00293BCE" w:rsidRPr="00622C65" w14:paraId="642FD970" w14:textId="77777777" w:rsidTr="0052291E">
        <w:tc>
          <w:tcPr>
            <w:tcW w:w="8901" w:type="dxa"/>
          </w:tcPr>
          <w:p w14:paraId="2541B0FE" w14:textId="77777777" w:rsidR="00293BCE" w:rsidRPr="00622C65" w:rsidRDefault="00293BCE" w:rsidP="00293BCE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  <w:lang w:val="nl-NL"/>
              </w:rPr>
            </w:pPr>
            <w:r w:rsidRPr="00622C65">
              <w:rPr>
                <w:rFonts w:cstheme="minorHAnsi"/>
                <w:bCs/>
                <w:lang w:val="de-DE"/>
              </w:rPr>
              <w:lastRenderedPageBreak/>
              <w:t>What equivalence margins (EM) have been used in trials?</w:t>
            </w:r>
          </w:p>
        </w:tc>
      </w:tr>
      <w:tr w:rsidR="00293BCE" w:rsidRPr="00622C65" w14:paraId="3F977DA1" w14:textId="77777777" w:rsidTr="0052291E">
        <w:tc>
          <w:tcPr>
            <w:tcW w:w="8901" w:type="dxa"/>
          </w:tcPr>
          <w:p w14:paraId="1AB57D60" w14:textId="77777777" w:rsidR="00293BCE" w:rsidRPr="00622C65" w:rsidRDefault="00293BCE" w:rsidP="00293BCE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  <w:lang w:val="nl-NL"/>
              </w:rPr>
            </w:pPr>
            <w:r w:rsidRPr="00622C65">
              <w:rPr>
                <w:rFonts w:cstheme="minorHAnsi"/>
                <w:lang w:val="de-DE"/>
              </w:rPr>
              <w:t>Is there (i) loss of efficacy and/or (ii) increase in immunogenicity and/or (iii) change in AE/safety if pts are switched from one drug to another?</w:t>
            </w:r>
            <w:r w:rsidRPr="00622C65">
              <w:rPr>
                <w:rFonts w:cstheme="minorHAnsi"/>
              </w:rPr>
              <w:t xml:space="preserve"> </w:t>
            </w:r>
            <w:r w:rsidRPr="00622C65">
              <w:rPr>
                <w:rFonts w:cstheme="minorHAnsi"/>
                <w:lang w:val="de-DE"/>
              </w:rPr>
              <w:t>What is known about multiple switches?</w:t>
            </w:r>
          </w:p>
        </w:tc>
      </w:tr>
      <w:tr w:rsidR="00293BCE" w:rsidRPr="00622C65" w14:paraId="7A9F790D" w14:textId="77777777" w:rsidTr="0052291E">
        <w:tc>
          <w:tcPr>
            <w:tcW w:w="8901" w:type="dxa"/>
          </w:tcPr>
          <w:p w14:paraId="31BB5458" w14:textId="77777777" w:rsidR="00293BCE" w:rsidRPr="00622C65" w:rsidRDefault="00293BCE" w:rsidP="00293BCE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  <w:lang w:val="nl-NL"/>
              </w:rPr>
            </w:pPr>
            <w:r w:rsidRPr="00622C65">
              <w:rPr>
                <w:rFonts w:cstheme="minorHAnsi"/>
                <w:lang w:val="de-DE"/>
              </w:rPr>
              <w:t>What has been the trial design of switching trials?</w:t>
            </w:r>
            <w:r w:rsidRPr="00622C65">
              <w:rPr>
                <w:rFonts w:cstheme="minorHAnsi"/>
              </w:rPr>
              <w:t xml:space="preserve"> </w:t>
            </w:r>
            <w:r w:rsidRPr="00622C65">
              <w:rPr>
                <w:rFonts w:cstheme="minorHAnsi"/>
                <w:lang w:val="de-DE"/>
              </w:rPr>
              <w:t>What is the level of harmonisation of (i) efficacy-, (ii) toxicity-, and (iii) immunogenicity- data in current registries?</w:t>
            </w:r>
          </w:p>
        </w:tc>
      </w:tr>
    </w:tbl>
    <w:p w14:paraId="52F3D3B2" w14:textId="4BEB6A34" w:rsidR="00293BCE" w:rsidRPr="00622C65" w:rsidRDefault="00293BCE" w:rsidP="00293BCE">
      <w:pPr>
        <w:rPr>
          <w:i/>
        </w:rPr>
      </w:pPr>
      <w:r w:rsidRPr="00622C65">
        <w:rPr>
          <w:i/>
        </w:rPr>
        <w:t xml:space="preserve">PK/PD= pharmacokinetic/pharmacodynamic; </w:t>
      </w:r>
      <w:proofErr w:type="spellStart"/>
      <w:r w:rsidRPr="00622C65">
        <w:rPr>
          <w:i/>
        </w:rPr>
        <w:t>ADAb</w:t>
      </w:r>
      <w:proofErr w:type="spellEnd"/>
      <w:r w:rsidRPr="00622C65">
        <w:rPr>
          <w:i/>
        </w:rPr>
        <w:t>=anti-drug-antibodies; EM=equivalence margins; AE=adverse events.</w:t>
      </w:r>
    </w:p>
    <w:p w14:paraId="6F0D23C3" w14:textId="77777777" w:rsidR="00293BCE" w:rsidRPr="00622C65" w:rsidRDefault="00293BCE" w:rsidP="00293BCE"/>
    <w:p w14:paraId="6621D058" w14:textId="77777777" w:rsidR="00293BCE" w:rsidRPr="00622C65" w:rsidRDefault="00293BCE" w:rsidP="00293BCE"/>
    <w:p w14:paraId="3A42BE60" w14:textId="0B10BA64" w:rsidR="00293BCE" w:rsidRPr="00622C65" w:rsidRDefault="00293BCE" w:rsidP="00293BCE">
      <w:pPr>
        <w:pStyle w:val="Heading2"/>
        <w:keepLines/>
        <w:spacing w:before="40" w:after="0" w:line="259" w:lineRule="auto"/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</w:pPr>
      <w:r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>Supplementary Table S4.</w:t>
      </w:r>
      <w:r w:rsidR="0061778B"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 xml:space="preserve"> Assays used in PK / PD studies.</w:t>
      </w:r>
    </w:p>
    <w:p w14:paraId="2D8E2CC3" w14:textId="77777777" w:rsidR="00293BCE" w:rsidRPr="00622C65" w:rsidRDefault="00293BCE" w:rsidP="00293BCE">
      <w:pPr>
        <w:rPr>
          <w:rFonts w:cstheme="minorHAnsi"/>
          <w:lang w:eastAsia="en-GB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829"/>
        <w:gridCol w:w="6521"/>
      </w:tblGrid>
      <w:tr w:rsidR="00293BCE" w:rsidRPr="00622C65" w14:paraId="44B9D798" w14:textId="77777777" w:rsidTr="0052291E">
        <w:trPr>
          <w:trHeight w:val="20"/>
        </w:trPr>
        <w:tc>
          <w:tcPr>
            <w:tcW w:w="5000" w:type="pct"/>
            <w:gridSpan w:val="2"/>
            <w:shd w:val="clear" w:color="auto" w:fill="FFE599"/>
          </w:tcPr>
          <w:p w14:paraId="4257FE0C" w14:textId="77777777" w:rsidR="00293BCE" w:rsidRPr="00622C65" w:rsidRDefault="00293BCE" w:rsidP="0052291E">
            <w:pPr>
              <w:jc w:val="center"/>
              <w:rPr>
                <w:rFonts w:cstheme="minorHAnsi"/>
                <w:color w:val="333333"/>
              </w:rPr>
            </w:pPr>
            <w:r w:rsidRPr="00622C65">
              <w:rPr>
                <w:rFonts w:cstheme="minorHAnsi"/>
                <w:b/>
                <w:lang w:val="de-DE"/>
              </w:rPr>
              <w:t>ABP 501 (adalimumab-atto; Amjevita®) ADA</w:t>
            </w:r>
          </w:p>
        </w:tc>
      </w:tr>
      <w:tr w:rsidR="00293BCE" w:rsidRPr="00622C65" w14:paraId="533F4EDC" w14:textId="77777777" w:rsidTr="0052291E">
        <w:trPr>
          <w:trHeight w:val="20"/>
        </w:trPr>
        <w:tc>
          <w:tcPr>
            <w:tcW w:w="1513" w:type="pct"/>
            <w:shd w:val="clear" w:color="auto" w:fill="auto"/>
          </w:tcPr>
          <w:p w14:paraId="2890B5C4" w14:textId="4FD63510" w:rsidR="00293BCE" w:rsidRPr="00622C65" w:rsidRDefault="00293BCE" w:rsidP="0052291E">
            <w:pPr>
              <w:rPr>
                <w:rFonts w:cstheme="minorHAnsi"/>
                <w:color w:val="000000"/>
                <w:lang w:val="de-DE"/>
              </w:rPr>
            </w:pPr>
            <w:r w:rsidRPr="00622C65">
              <w:rPr>
                <w:rFonts w:cstheme="minorHAnsi"/>
                <w:b/>
                <w:color w:val="000000"/>
                <w:lang w:val="de-DE"/>
              </w:rPr>
              <w:t xml:space="preserve">Phase I / healthy </w:t>
            </w:r>
            <w:r w:rsidRPr="00622C65">
              <w:rPr>
                <w:rFonts w:cstheme="minorHAnsi"/>
              </w:rPr>
              <w:t>Kaur</w:t>
            </w:r>
            <w:r w:rsidRPr="00622C65">
              <w:rPr>
                <w:rFonts w:cstheme="minorHAnsi"/>
              </w:rPr>
              <w:fldChar w:fldCharType="begin"/>
            </w:r>
            <w:r w:rsidRPr="00622C65">
              <w:rPr>
                <w:rFonts w:cstheme="minorHAnsi"/>
              </w:rPr>
              <w:instrText xml:space="preserve"> ADDIN EN.CITE &lt;EndNote&gt;&lt;Cite&gt;&lt;Author&gt;Kaur&lt;/Author&gt;&lt;Year&gt;2016&lt;/Year&gt;&lt;RecNum&gt;121&lt;/RecNum&gt;&lt;DisplayText&gt;[18]&lt;/DisplayText&gt;&lt;record&gt;&lt;rec-number&gt;121&lt;/rec-number&gt;&lt;foreign-keys&gt;&lt;key app="EN" db-id="pd9xt00snavet4e5z2sv2d92s0z9wss02xfe" timestamp="1488035518"&gt;121&lt;/key&gt;&lt;key app="ENWeb" db-id=""&gt;0&lt;/key&gt;&lt;/foreign-keys&gt;&lt;ref-type name="Journal Article"&gt;17&lt;/ref-type&gt;&lt;contributors&gt;&lt;authors&gt;&lt;author&gt;Kaur, P.&lt;/author&gt;&lt;author&gt;Chow, V.&lt;/author&gt;&lt;author&gt;Zhang, N.&lt;/author&gt;&lt;author&gt;Moxness, M.&lt;/author&gt;&lt;author&gt;Kaliyaperumal, A.&lt;/author&gt;&lt;author&gt;Markus, R.&lt;/author&gt;&lt;/authors&gt;&lt;/contributors&gt;&lt;auth-address&gt;Biosimilars Development, Amgen Inc., Thousand Oaks, California, USA.&amp;#xD;Clinical Pharmacology, Modeling and Simulation, Amgen Inc., Thousand Oaks, California, USA.&amp;#xD;Clinical Immunology, Amgen Inc., Thousand Oaks, California, USA.&lt;/auth-address&gt;&lt;titles&gt;&lt;title&gt;A randomised, single-blind, single-dose, three-arm, parallel-group study in healthy subjects to demonstrate pharmacokinetic equivalence of ABP 501 and adalimumab&lt;/title&gt;&lt;secondary-title&gt;Ann Rheum Dis&lt;/secondary-title&gt;&lt;/titles&gt;&lt;periodical&gt;&lt;full-title&gt;Ann Rheum Dis&lt;/full-title&gt;&lt;/periodical&gt;&lt;keywords&gt;&lt;keyword&gt;Anti-TNF&lt;/keyword&gt;&lt;keyword&gt;Pharmacokinetics&lt;/keyword&gt;&lt;keyword&gt;TNF-alpha&lt;/keyword&gt;&lt;/keywords&gt;&lt;dates&gt;&lt;year&gt;2016&lt;/year&gt;&lt;pub-dates&gt;&lt;date&gt;Jul 27&lt;/date&gt;&lt;/pub-dates&gt;&lt;/dates&gt;&lt;isbn&gt;1468-2060 (Electronic)&amp;#xD;0003-4967 (Linking)&lt;/isbn&gt;&lt;accession-num&gt;27466231&lt;/accession-num&gt;&lt;urls&gt;&lt;related-urls&gt;&lt;url&gt;https://www.ncbi.nlm.nih.gov/pubmed/27466231&lt;/url&gt;&lt;/related-urls&gt;&lt;/urls&gt;&lt;electronic-resource-num&gt;10.1136/annrheumdis-2015-208914&lt;/electronic-resource-num&gt;&lt;/record&gt;&lt;/Cite&gt;&lt;/EndNote&gt;</w:instrText>
            </w:r>
            <w:r w:rsidRPr="00622C65">
              <w:rPr>
                <w:rFonts w:cstheme="minorHAnsi"/>
              </w:rPr>
              <w:fldChar w:fldCharType="separate"/>
            </w:r>
            <w:r w:rsidR="00753C4F" w:rsidRPr="00622C65">
              <w:rPr>
                <w:rFonts w:cstheme="minorHAnsi"/>
                <w:noProof/>
              </w:rPr>
              <w:t>[1</w:t>
            </w:r>
            <w:r w:rsidRPr="00622C65">
              <w:rPr>
                <w:rFonts w:cstheme="minorHAnsi"/>
                <w:noProof/>
              </w:rPr>
              <w:t>]</w:t>
            </w:r>
            <w:r w:rsidRPr="00622C65">
              <w:rPr>
                <w:rFonts w:cstheme="minorHAnsi"/>
              </w:rPr>
              <w:fldChar w:fldCharType="end"/>
            </w:r>
          </w:p>
        </w:tc>
        <w:tc>
          <w:tcPr>
            <w:tcW w:w="3487" w:type="pct"/>
            <w:shd w:val="clear" w:color="auto" w:fill="auto"/>
          </w:tcPr>
          <w:p w14:paraId="756588D5" w14:textId="1B53DA9B" w:rsidR="00293BCE" w:rsidRPr="00622C65" w:rsidRDefault="00632553" w:rsidP="0052291E">
            <w:pPr>
              <w:rPr>
                <w:rFonts w:cstheme="minorHAnsi"/>
                <w:b/>
                <w:color w:val="000000"/>
              </w:rPr>
            </w:pPr>
            <w:r w:rsidRPr="00622C65">
              <w:rPr>
                <w:rFonts w:cstheme="minorHAnsi"/>
                <w:b/>
                <w:color w:val="000000"/>
              </w:rPr>
              <w:t>ECL</w:t>
            </w:r>
          </w:p>
        </w:tc>
      </w:tr>
      <w:tr w:rsidR="00293BCE" w:rsidRPr="00622C65" w14:paraId="15191EC1" w14:textId="77777777" w:rsidTr="0052291E">
        <w:trPr>
          <w:trHeight w:val="20"/>
        </w:trPr>
        <w:tc>
          <w:tcPr>
            <w:tcW w:w="5000" w:type="pct"/>
            <w:gridSpan w:val="2"/>
            <w:shd w:val="clear" w:color="auto" w:fill="FFE599"/>
          </w:tcPr>
          <w:p w14:paraId="3EC134F3" w14:textId="77777777" w:rsidR="00293BCE" w:rsidRPr="00622C65" w:rsidRDefault="00293BCE" w:rsidP="0052291E">
            <w:pPr>
              <w:shd w:val="clear" w:color="auto" w:fill="FFE599"/>
              <w:jc w:val="center"/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b/>
              </w:rPr>
              <w:t>SB4 (</w:t>
            </w:r>
            <w:proofErr w:type="spellStart"/>
            <w:r w:rsidRPr="00622C65">
              <w:rPr>
                <w:rFonts w:cstheme="minorHAnsi"/>
                <w:b/>
              </w:rPr>
              <w:t>Benepali</w:t>
            </w:r>
            <w:proofErr w:type="spellEnd"/>
            <w:r w:rsidRPr="00622C65">
              <w:rPr>
                <w:rFonts w:cstheme="minorHAnsi"/>
                <w:b/>
              </w:rPr>
              <w:t>®) ETA</w:t>
            </w:r>
          </w:p>
        </w:tc>
      </w:tr>
      <w:tr w:rsidR="00293BCE" w:rsidRPr="00622C65" w14:paraId="67917579" w14:textId="77777777" w:rsidTr="0052291E">
        <w:trPr>
          <w:trHeight w:val="20"/>
        </w:trPr>
        <w:tc>
          <w:tcPr>
            <w:tcW w:w="1513" w:type="pct"/>
            <w:shd w:val="clear" w:color="auto" w:fill="auto"/>
          </w:tcPr>
          <w:p w14:paraId="25337E19" w14:textId="14292385" w:rsidR="00293BCE" w:rsidRPr="00622C65" w:rsidRDefault="00293BCE" w:rsidP="0052291E">
            <w:pPr>
              <w:rPr>
                <w:rFonts w:cstheme="minorHAnsi"/>
                <w:color w:val="000000"/>
                <w:lang w:val="de-DE"/>
              </w:rPr>
            </w:pPr>
            <w:r w:rsidRPr="00622C65">
              <w:rPr>
                <w:rFonts w:cstheme="minorHAnsi"/>
                <w:b/>
                <w:color w:val="000000"/>
                <w:lang w:val="de-DE"/>
              </w:rPr>
              <w:t xml:space="preserve">Phase I / healthy </w:t>
            </w:r>
            <w:r w:rsidRPr="00622C65">
              <w:rPr>
                <w:rFonts w:cstheme="minorHAnsi"/>
                <w:color w:val="333333"/>
              </w:rPr>
              <w:t>Lee</w:t>
            </w:r>
            <w:r w:rsidRPr="00622C65">
              <w:rPr>
                <w:rFonts w:cstheme="minorHAnsi"/>
                <w:color w:val="333333"/>
              </w:rPr>
              <w:fldChar w:fldCharType="begin"/>
            </w:r>
            <w:r w:rsidRPr="00622C65">
              <w:rPr>
                <w:rFonts w:cstheme="minorHAnsi"/>
                <w:color w:val="333333"/>
              </w:rPr>
              <w:instrText xml:space="preserve"> ADDIN EN.CITE &lt;EndNote&gt;&lt;Cite&gt;&lt;Author&gt;Lee&lt;/Author&gt;&lt;Year&gt;2016&lt;/Year&gt;&lt;RecNum&gt;129&lt;/RecNum&gt;&lt;DisplayText&gt;[94]&lt;/DisplayText&gt;&lt;record&gt;&lt;rec-number&gt;129&lt;/rec-number&gt;&lt;foreign-keys&gt;&lt;key app="EN" db-id="pd9xt00snavet4e5z2sv2d92s0z9wss02xfe" timestamp="1488035527"&gt;129&lt;/key&gt;&lt;key app="ENWeb" db-id=""&gt;0&lt;/key&gt;&lt;/foreign-keys&gt;&lt;ref-type name="Journal Article"&gt;17&lt;/ref-type&gt;&lt;contributors&gt;&lt;authors&gt;&lt;author&gt;Lee, Y. J.&lt;/author&gt;&lt;author&gt;Shin, D.&lt;/author&gt;&lt;author&gt;Kim, Y.&lt;/author&gt;&lt;author&gt;Kang, J.&lt;/author&gt;&lt;author&gt;Gauliard, A.&lt;/author&gt;&lt;author&gt;Fuhr, R.&lt;/author&gt;&lt;/authors&gt;&lt;/contributors&gt;&lt;auth-address&gt;Samsung Bioepis Co., Ltd., Incheon, Republic of Korea.&amp;#xD;PAREXEL International Early Phase Clinical Unit, Berlin, Germany.&lt;/auth-address&gt;&lt;titles&gt;&lt;title&gt;A randomized phase l pharmacokinetic study comparing SB4 and etanercept reference product (Enbrel®) in healthy subjects&lt;/title&gt;&lt;secondary-title&gt;Br J Clin Pharmacol&lt;/secondary-title&gt;&lt;/titles&gt;&lt;periodical&gt;&lt;full-title&gt;Br J Clin Pharmacol&lt;/full-title&gt;&lt;/periodical&gt;&lt;pages&gt;64-73&lt;/pages&gt;&lt;volume&gt;82&lt;/volume&gt;&lt;number&gt;1&lt;/number&gt;&lt;keywords&gt;&lt;keyword&gt;Sb4&lt;/keyword&gt;&lt;keyword&gt;biosimilar&lt;/keyword&gt;&lt;keyword&gt;etanercept&lt;/keyword&gt;&lt;keyword&gt;immunogenicity&lt;/keyword&gt;&lt;keyword&gt;pharmacokinetics&lt;/keyword&gt;&lt;keyword&gt;safety&lt;/keyword&gt;&lt;/keywords&gt;&lt;dates&gt;&lt;year&gt;2016&lt;/year&gt;&lt;pub-dates&gt;&lt;date&gt;Jul&lt;/date&gt;&lt;/pub-dates&gt;&lt;/dates&gt;&lt;isbn&gt;1365-2125 (Electronic)&amp;#xD;0306-5251 (Linking)&lt;/isbn&gt;&lt;accession-num&gt;26972584&lt;/accession-num&gt;&lt;urls&gt;&lt;related-urls&gt;&lt;url&gt;https://www.ncbi.nlm.nih.gov/pubmed/26972584&lt;/url&gt;&lt;/related-urls&gt;&lt;/urls&gt;&lt;custom2&gt;PMC4917797&lt;/custom2&gt;&lt;electronic-resource-num&gt;10.1111/bcp.12929&lt;/electronic-resource-num&gt;&lt;/record&gt;&lt;/Cite&gt;&lt;/EndNote&gt;</w:instrText>
            </w:r>
            <w:r w:rsidRPr="00622C65">
              <w:rPr>
                <w:rFonts w:cstheme="minorHAnsi"/>
                <w:color w:val="333333"/>
              </w:rPr>
              <w:fldChar w:fldCharType="separate"/>
            </w:r>
            <w:r w:rsidR="00753C4F" w:rsidRPr="00622C65">
              <w:rPr>
                <w:rFonts w:cstheme="minorHAnsi"/>
                <w:noProof/>
                <w:color w:val="333333"/>
              </w:rPr>
              <w:t>[2</w:t>
            </w:r>
            <w:r w:rsidRPr="00622C65">
              <w:rPr>
                <w:rFonts w:cstheme="minorHAnsi"/>
                <w:noProof/>
                <w:color w:val="333333"/>
              </w:rPr>
              <w:t>]</w:t>
            </w:r>
            <w:r w:rsidRPr="00622C65">
              <w:rPr>
                <w:rFonts w:cstheme="minorHAnsi"/>
                <w:color w:val="333333"/>
              </w:rPr>
              <w:fldChar w:fldCharType="end"/>
            </w:r>
          </w:p>
        </w:tc>
        <w:tc>
          <w:tcPr>
            <w:tcW w:w="3487" w:type="pct"/>
            <w:shd w:val="clear" w:color="auto" w:fill="auto"/>
          </w:tcPr>
          <w:p w14:paraId="1F38F811" w14:textId="524D4FBD" w:rsidR="00293BCE" w:rsidRPr="00622C65" w:rsidRDefault="00632553" w:rsidP="0052291E">
            <w:pPr>
              <w:pStyle w:val="NormalWeb"/>
              <w:shd w:val="clear" w:color="auto" w:fill="FFFFFF"/>
              <w:spacing w:before="0" w:beforeAutospacing="0" w:after="0" w:afterAutospacing="0"/>
              <w:textAlignment w:val="baseline"/>
              <w:rPr>
                <w:rFonts w:asciiTheme="minorHAnsi" w:hAnsiTheme="minorHAnsi" w:cstheme="minorHAnsi"/>
                <w:b/>
                <w:color w:val="000000"/>
              </w:rPr>
            </w:pPr>
            <w:r w:rsidRPr="00622C65">
              <w:rPr>
                <w:rFonts w:asciiTheme="minorHAnsi" w:hAnsiTheme="minorHAnsi" w:cstheme="minorHAnsi"/>
                <w:b/>
                <w:color w:val="000000"/>
              </w:rPr>
              <w:t>ELISA</w:t>
            </w:r>
          </w:p>
        </w:tc>
      </w:tr>
      <w:tr w:rsidR="00293BCE" w:rsidRPr="00622C65" w14:paraId="0EBA4A7B" w14:textId="77777777" w:rsidTr="0052291E">
        <w:trPr>
          <w:trHeight w:val="20"/>
        </w:trPr>
        <w:tc>
          <w:tcPr>
            <w:tcW w:w="5000" w:type="pct"/>
            <w:gridSpan w:val="2"/>
            <w:shd w:val="clear" w:color="auto" w:fill="FFE599"/>
          </w:tcPr>
          <w:p w14:paraId="52547FDE" w14:textId="77777777" w:rsidR="00293BCE" w:rsidRPr="00622C65" w:rsidRDefault="00293BCE" w:rsidP="0052291E">
            <w:pPr>
              <w:jc w:val="center"/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GP2015 (etanercept-szzs, Erelzi®) ETA</w:t>
            </w:r>
          </w:p>
        </w:tc>
      </w:tr>
      <w:tr w:rsidR="00293BCE" w:rsidRPr="00622C65" w14:paraId="58420507" w14:textId="77777777" w:rsidTr="0052291E">
        <w:trPr>
          <w:trHeight w:val="20"/>
        </w:trPr>
        <w:tc>
          <w:tcPr>
            <w:tcW w:w="1513" w:type="pct"/>
            <w:shd w:val="clear" w:color="auto" w:fill="auto"/>
          </w:tcPr>
          <w:p w14:paraId="1BC81A91" w14:textId="220BA782" w:rsidR="00293BCE" w:rsidRPr="00622C65" w:rsidRDefault="00293BCE" w:rsidP="0052291E">
            <w:pPr>
              <w:rPr>
                <w:rFonts w:cstheme="minorHAnsi"/>
                <w:color w:val="000000"/>
                <w:lang w:eastAsia="en-GB"/>
              </w:rPr>
            </w:pPr>
            <w:r w:rsidRPr="00622C65">
              <w:rPr>
                <w:rFonts w:cstheme="minorHAnsi"/>
                <w:b/>
                <w:color w:val="000000"/>
                <w:lang w:eastAsia="en-GB"/>
              </w:rPr>
              <w:t xml:space="preserve">Phase I / healthy </w:t>
            </w:r>
            <w:r w:rsidRPr="00622C65">
              <w:rPr>
                <w:rFonts w:cstheme="minorHAnsi"/>
              </w:rPr>
              <w:t>von Richter</w:t>
            </w:r>
            <w:r w:rsidRPr="00622C65">
              <w:rPr>
                <w:rFonts w:cstheme="minorHAnsi"/>
              </w:rPr>
              <w:fldChar w:fldCharType="begin"/>
            </w:r>
            <w:r w:rsidRPr="00622C65">
              <w:rPr>
                <w:rFonts w:cstheme="minorHAnsi"/>
              </w:rPr>
              <w:instrText xml:space="preserve"> ADDIN EN.CITE &lt;EndNote&gt;&lt;Cite&gt;&lt;Author&gt;von Richter&lt;/Author&gt;&lt;Year&gt;2016&lt;/Year&gt;&lt;RecNum&gt;192&lt;/RecNum&gt;&lt;DisplayText&gt;[20]&lt;/DisplayText&gt;&lt;record&gt;&lt;rec-number&gt;192&lt;/rec-number&gt;&lt;foreign-keys&gt;&lt;key app="EN" db-id="pd9xt00snavet4e5z2sv2d92s0z9wss02xfe" timestamp="1488035586"&gt;192&lt;/key&gt;&lt;key app="ENWeb" db-id=""&gt;0&lt;/key&gt;&lt;/foreign-keys&gt;&lt;ref-type name="Journal Article"&gt;17&lt;/ref-type&gt;&lt;contributors&gt;&lt;authors&gt;&lt;author&gt;von Richter, O.&lt;/author&gt;&lt;author&gt;Skerjanec, A.&lt;/author&gt;&lt;author&gt;Afonso, M.&lt;/author&gt;&lt;author&gt;Sanguino Heinrich, S.&lt;/author&gt;&lt;author&gt;Poetzl, J.&lt;/author&gt;&lt;author&gt;Woehling, H.&lt;/author&gt;&lt;author&gt;Velinova, M.&lt;/author&gt;&lt;author&gt;Koch, A.&lt;/author&gt;&lt;author&gt;Kollins, D.&lt;/author&gt;&lt;author&gt;Macke, L.&lt;/author&gt;&lt;author&gt;Wuerth, G.&lt;/author&gt;&lt;/authors&gt;&lt;/contributors&gt;&lt;auth-address&gt;Global Clinical Development, Biopharmaceuticals, Hexal AG, Holzkirchen, Germany.&amp;#xD;Global Clinical Development, Biopharmaceuticals, Sandoz AG, Basel, Switzerland.&amp;#xD;PRA Health Sciences, Zuidlaren, The Netherlands.&amp;#xD;PAREXEL Early Phase Clinical Unit, Northwick Park Hospital, Harrow, UK.&lt;/auth-address&gt;&lt;titles&gt;&lt;title&gt;GP2015, a proposed etanercept biosimilar: Pharmacokinetic similarity to its reference product and comparison of its autoinjector device with prefilled syringes&lt;/title&gt;&lt;secondary-title&gt;Br J Clin Pharmacol&lt;/secondary-title&gt;&lt;/titles&gt;&lt;periodical&gt;&lt;full-title&gt;Br J Clin Pharmacol&lt;/full-title&gt;&lt;/periodical&gt;&lt;keywords&gt;&lt;keyword&gt;Gp2015&lt;/keyword&gt;&lt;keyword&gt;autoinjector&lt;/keyword&gt;&lt;keyword&gt;bioequivalence&lt;/keyword&gt;&lt;keyword&gt;biosimilar&lt;/keyword&gt;&lt;keyword&gt;etanercept&lt;/keyword&gt;&lt;keyword&gt;pharmacokinetics&lt;/keyword&gt;&lt;keyword&gt;subcutaneous administration&lt;/keyword&gt;&lt;/keywords&gt;&lt;dates&gt;&lt;year&gt;2016&lt;/year&gt;&lt;pub-dates&gt;&lt;date&gt;Oct 27&lt;/date&gt;&lt;/pub-dates&gt;&lt;/dates&gt;&lt;isbn&gt;1365-2125 (Electronic)&amp;#xD;0306-5251 (Linking)&lt;/isbn&gt;&lt;accession-num&gt;27790726&lt;/accession-num&gt;&lt;urls&gt;&lt;related-urls&gt;&lt;url&gt;https://www.ncbi.nlm.nih.gov/pubmed/27790726&lt;/url&gt;&lt;/related-urls&gt;&lt;/urls&gt;&lt;electronic-resource-num&gt;10.1111/bcp.13170&lt;/electronic-resource-num&gt;&lt;/record&gt;&lt;/Cite&gt;&lt;/EndNote&gt;</w:instrText>
            </w:r>
            <w:r w:rsidRPr="00622C65">
              <w:rPr>
                <w:rFonts w:cstheme="minorHAnsi"/>
              </w:rPr>
              <w:fldChar w:fldCharType="separate"/>
            </w:r>
            <w:r w:rsidR="00753C4F" w:rsidRPr="00622C65">
              <w:rPr>
                <w:rFonts w:cstheme="minorHAnsi"/>
                <w:noProof/>
              </w:rPr>
              <w:t>[3</w:t>
            </w:r>
            <w:r w:rsidRPr="00622C65">
              <w:rPr>
                <w:rFonts w:cstheme="minorHAnsi"/>
                <w:noProof/>
              </w:rPr>
              <w:t>]</w:t>
            </w:r>
            <w:r w:rsidRPr="00622C65">
              <w:rPr>
                <w:rFonts w:cstheme="minorHAnsi"/>
              </w:rPr>
              <w:fldChar w:fldCharType="end"/>
            </w:r>
          </w:p>
        </w:tc>
        <w:tc>
          <w:tcPr>
            <w:tcW w:w="3487" w:type="pct"/>
            <w:shd w:val="clear" w:color="auto" w:fill="auto"/>
          </w:tcPr>
          <w:p w14:paraId="04C6C361" w14:textId="395AFAE5" w:rsidR="00293BCE" w:rsidRPr="00622C65" w:rsidRDefault="00632553" w:rsidP="0052291E">
            <w:pPr>
              <w:rPr>
                <w:rFonts w:cstheme="minorHAnsi"/>
                <w:b/>
                <w:color w:val="000000"/>
                <w:lang w:eastAsia="en-GB"/>
              </w:rPr>
            </w:pPr>
            <w:r w:rsidRPr="00622C65">
              <w:rPr>
                <w:rFonts w:cstheme="minorHAnsi"/>
                <w:b/>
                <w:color w:val="000000"/>
                <w:lang w:eastAsia="en-GB"/>
              </w:rPr>
              <w:t>ELISA</w:t>
            </w:r>
          </w:p>
        </w:tc>
      </w:tr>
      <w:tr w:rsidR="00293BCE" w:rsidRPr="00622C65" w14:paraId="44E40FFD" w14:textId="77777777" w:rsidTr="0052291E">
        <w:trPr>
          <w:trHeight w:val="20"/>
        </w:trPr>
        <w:tc>
          <w:tcPr>
            <w:tcW w:w="5000" w:type="pct"/>
            <w:gridSpan w:val="2"/>
            <w:shd w:val="clear" w:color="auto" w:fill="FFE599"/>
          </w:tcPr>
          <w:p w14:paraId="77C7BE7F" w14:textId="77777777" w:rsidR="00293BCE" w:rsidRPr="00622C65" w:rsidRDefault="00293BCE" w:rsidP="0052291E">
            <w:pPr>
              <w:jc w:val="center"/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SB2 (Flixabi®) IFX</w:t>
            </w:r>
          </w:p>
        </w:tc>
      </w:tr>
      <w:tr w:rsidR="00293BCE" w:rsidRPr="00622C65" w14:paraId="53C7D70C" w14:textId="77777777" w:rsidTr="0052291E">
        <w:trPr>
          <w:trHeight w:val="20"/>
        </w:trPr>
        <w:tc>
          <w:tcPr>
            <w:tcW w:w="1513" w:type="pct"/>
            <w:shd w:val="clear" w:color="auto" w:fill="auto"/>
          </w:tcPr>
          <w:p w14:paraId="7C462E81" w14:textId="3005C78C" w:rsidR="00293BCE" w:rsidRPr="00622C65" w:rsidRDefault="00293BCE" w:rsidP="0052291E">
            <w:pPr>
              <w:rPr>
                <w:rFonts w:cstheme="minorHAnsi"/>
                <w:color w:val="000000"/>
                <w:lang w:val="de-DE"/>
              </w:rPr>
            </w:pPr>
            <w:r w:rsidRPr="00622C65">
              <w:rPr>
                <w:rFonts w:cstheme="minorHAnsi"/>
                <w:b/>
                <w:color w:val="000000"/>
                <w:lang w:val="de-DE"/>
              </w:rPr>
              <w:t xml:space="preserve">Phase I / healthy </w:t>
            </w:r>
            <w:r w:rsidRPr="00622C65">
              <w:rPr>
                <w:rFonts w:cstheme="minorHAnsi"/>
                <w:color w:val="000000"/>
              </w:rPr>
              <w:t>Shin</w:t>
            </w:r>
            <w:r w:rsidRPr="00622C65">
              <w:rPr>
                <w:rFonts w:cstheme="minorHAnsi"/>
                <w:color w:val="000000"/>
              </w:rPr>
              <w:fldChar w:fldCharType="begin"/>
            </w:r>
            <w:r w:rsidRPr="00622C65">
              <w:rPr>
                <w:rFonts w:cstheme="minorHAnsi"/>
                <w:color w:val="000000"/>
              </w:rPr>
              <w:instrText xml:space="preserve"> ADDIN EN.CITE &lt;EndNote&gt;&lt;Cite&gt;&lt;Author&gt;Shin&lt;/Author&gt;&lt;Year&gt;2015&lt;/Year&gt;&lt;RecNum&gt;252&lt;/RecNum&gt;&lt;DisplayText&gt;[17]&lt;/DisplayText&gt;&lt;record&gt;&lt;rec-number&gt;252&lt;/rec-number&gt;&lt;foreign-keys&gt;&lt;key app="EN" db-id="pd9xt00snavet4e5z2sv2d92s0z9wss02xfe" timestamp="1488035657"&gt;252&lt;/key&gt;&lt;key app="ENWeb" db-id=""&gt;0&lt;/key&gt;&lt;/foreign-keys&gt;&lt;ref-type name="Journal Article"&gt;17&lt;/ref-type&gt;&lt;contributors&gt;&lt;authors&gt;&lt;author&gt;Shin, D.&lt;/author&gt;&lt;author&gt;Kim, Y.&lt;/author&gt;&lt;author&gt;Kim, Y. S.&lt;/author&gt;&lt;author&gt;Kornicke, T.&lt;/author&gt;&lt;author&gt;Fuhr, R.&lt;/author&gt;&lt;/authors&gt;&lt;/contributors&gt;&lt;auth-address&gt;Samsung Bioepis Co., Ltd., 107 Chemdan-daero, Yeonsu-gu, Incheon, Republic of Korea. dh01.shin@samsung.com.&amp;#xD;Samsung Bioepis Co., Ltd., 107 Chemdan-daero, Yeonsu-gu, Incheon, Republic of Korea.&amp;#xD;PAREXEL International Early Phase Clinical Unit, Berlin, Germany.&lt;/auth-address&gt;&lt;titles&gt;&lt;title&gt;A randomized, Phase I pharmacokinetic study comparing SB2 and infliximab reference product (Remicade((R))) in healthy subjects&lt;/title&gt;&lt;secondary-title&gt;BioDrugs&lt;/secondary-title&gt;&lt;/titles&gt;&lt;periodical&gt;&lt;full-title&gt;BioDrugs&lt;/full-title&gt;&lt;/periodical&gt;&lt;pages&gt;381-8&lt;/pages&gt;&lt;volume&gt;29&lt;/volume&gt;&lt;number&gt;6&lt;/number&gt;&lt;keywords&gt;&lt;keyword&gt;Administration, Intravenous&lt;/keyword&gt;&lt;keyword&gt;Adult&lt;/keyword&gt;&lt;keyword&gt;Biosimilar Pharmaceuticals/*administration &amp;amp; dosage/*pharmacokinetics&lt;/keyword&gt;&lt;keyword&gt;Cross-Over Studies&lt;/keyword&gt;&lt;keyword&gt;Female&lt;/keyword&gt;&lt;keyword&gt;Healthy Volunteers&lt;/keyword&gt;&lt;keyword&gt;Humans&lt;/keyword&gt;&lt;keyword&gt;Infliximab/*administration &amp;amp; dosage/*pharmacokinetics&lt;/keyword&gt;&lt;keyword&gt;Male&lt;/keyword&gt;&lt;keyword&gt;Middle Aged&lt;/keyword&gt;&lt;keyword&gt;Single-Blind Method&lt;/keyword&gt;&lt;/keywords&gt;&lt;dates&gt;&lt;year&gt;2015&lt;/year&gt;&lt;pub-dates&gt;&lt;date&gt;Dec&lt;/date&gt;&lt;/pub-dates&gt;&lt;/dates&gt;&lt;isbn&gt;1179-190X (Electronic)&amp;#xD;1173-8804 (Linking)&lt;/isbn&gt;&lt;accession-num&gt;26577771&lt;/accession-num&gt;&lt;urls&gt;&lt;related-urls&gt;&lt;url&gt;https://www.ncbi.nlm.nih.gov/pubmed/26577771&lt;/url&gt;&lt;/related-urls&gt;&lt;/urls&gt;&lt;custom2&gt;PMC4684585&lt;/custom2&gt;&lt;electronic-resource-num&gt;10.1007/s40259-015-0150-5&lt;/electronic-resource-num&gt;&lt;/record&gt;&lt;/Cite&gt;&lt;/EndNote&gt;</w:instrText>
            </w:r>
            <w:r w:rsidRPr="00622C65">
              <w:rPr>
                <w:rFonts w:cstheme="minorHAnsi"/>
                <w:color w:val="000000"/>
              </w:rPr>
              <w:fldChar w:fldCharType="separate"/>
            </w:r>
            <w:r w:rsidR="00753C4F" w:rsidRPr="00622C65">
              <w:rPr>
                <w:rFonts w:cstheme="minorHAnsi"/>
                <w:noProof/>
                <w:color w:val="000000"/>
              </w:rPr>
              <w:t>[4</w:t>
            </w:r>
            <w:r w:rsidRPr="00622C65">
              <w:rPr>
                <w:rFonts w:cstheme="minorHAnsi"/>
                <w:noProof/>
                <w:color w:val="000000"/>
              </w:rPr>
              <w:t>]</w:t>
            </w:r>
            <w:r w:rsidRPr="00622C65">
              <w:rPr>
                <w:rFonts w:cstheme="minorHAnsi"/>
                <w:color w:val="000000"/>
              </w:rPr>
              <w:fldChar w:fldCharType="end"/>
            </w:r>
          </w:p>
        </w:tc>
        <w:tc>
          <w:tcPr>
            <w:tcW w:w="3487" w:type="pct"/>
            <w:shd w:val="clear" w:color="auto" w:fill="auto"/>
          </w:tcPr>
          <w:p w14:paraId="765FC9A6" w14:textId="353F65D2" w:rsidR="00293BCE" w:rsidRPr="00622C65" w:rsidRDefault="00632553" w:rsidP="0052291E">
            <w:pPr>
              <w:pStyle w:val="p"/>
              <w:shd w:val="clear" w:color="auto" w:fill="FFFFFF"/>
              <w:spacing w:before="0" w:beforeAutospacing="0" w:after="0" w:afterAutospacing="0"/>
              <w:rPr>
                <w:rFonts w:asciiTheme="minorHAnsi" w:hAnsiTheme="minorHAnsi" w:cstheme="minorHAnsi"/>
                <w:b/>
                <w:color w:val="000000"/>
              </w:rPr>
            </w:pPr>
            <w:r w:rsidRPr="00622C65">
              <w:rPr>
                <w:rFonts w:asciiTheme="minorHAnsi" w:hAnsiTheme="minorHAnsi" w:cstheme="minorHAnsi"/>
                <w:b/>
                <w:color w:val="000000"/>
              </w:rPr>
              <w:t>ELISA</w:t>
            </w:r>
          </w:p>
        </w:tc>
      </w:tr>
      <w:tr w:rsidR="00293BCE" w:rsidRPr="00622C65" w14:paraId="5526A4C9" w14:textId="77777777" w:rsidTr="0052291E">
        <w:trPr>
          <w:trHeight w:val="20"/>
        </w:trPr>
        <w:tc>
          <w:tcPr>
            <w:tcW w:w="5000" w:type="pct"/>
            <w:gridSpan w:val="2"/>
            <w:shd w:val="clear" w:color="auto" w:fill="FFE599"/>
          </w:tcPr>
          <w:p w14:paraId="3491B702" w14:textId="77777777" w:rsidR="00293BCE" w:rsidRPr="00622C65" w:rsidRDefault="00293BCE" w:rsidP="0052291E">
            <w:pPr>
              <w:jc w:val="center"/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b/>
              </w:rPr>
              <w:t>CT-P13 (</w:t>
            </w:r>
            <w:proofErr w:type="spellStart"/>
            <w:r w:rsidRPr="00622C65">
              <w:rPr>
                <w:rFonts w:cstheme="minorHAnsi"/>
                <w:b/>
              </w:rPr>
              <w:t>Inflectra</w:t>
            </w:r>
            <w:proofErr w:type="spellEnd"/>
            <w:r w:rsidRPr="00622C65">
              <w:rPr>
                <w:rFonts w:cstheme="minorHAnsi"/>
                <w:b/>
              </w:rPr>
              <w:t xml:space="preserve">® / </w:t>
            </w:r>
            <w:proofErr w:type="spellStart"/>
            <w:r w:rsidRPr="00622C65">
              <w:rPr>
                <w:rFonts w:cstheme="minorHAnsi"/>
                <w:b/>
              </w:rPr>
              <w:t>Remsima</w:t>
            </w:r>
            <w:proofErr w:type="spellEnd"/>
            <w:r w:rsidRPr="00622C65">
              <w:rPr>
                <w:rFonts w:cstheme="minorHAnsi"/>
                <w:b/>
              </w:rPr>
              <w:t>®) IFX</w:t>
            </w:r>
          </w:p>
        </w:tc>
      </w:tr>
      <w:tr w:rsidR="00293BCE" w:rsidRPr="00622C65" w14:paraId="5B814138" w14:textId="77777777" w:rsidTr="0052291E">
        <w:trPr>
          <w:trHeight w:val="20"/>
        </w:trPr>
        <w:tc>
          <w:tcPr>
            <w:tcW w:w="1513" w:type="pct"/>
            <w:shd w:val="clear" w:color="auto" w:fill="auto"/>
          </w:tcPr>
          <w:p w14:paraId="468CA3C9" w14:textId="614FFA40" w:rsidR="00293BCE" w:rsidRPr="00622C65" w:rsidRDefault="00293BCE" w:rsidP="000639C4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 xml:space="preserve">Phase I / RA </w:t>
            </w:r>
            <w:r w:rsidRPr="00622C65">
              <w:rPr>
                <w:rFonts w:cstheme="minorHAnsi"/>
                <w:lang w:val="de-DE"/>
              </w:rPr>
              <w:t>Yoo</w: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Zb288L0F1dGhvcj48WWVhcj4yMDEzPC9ZZWFyPjxSZWNO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 </w:instrTex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Zb288L0F1dGhvcj48WWVhcj4yMDEzPC9ZZWFyPjxSZWNO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.DATA </w:instrText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end"/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separate"/>
            </w:r>
            <w:r w:rsidR="00753C4F" w:rsidRPr="00622C65">
              <w:rPr>
                <w:rFonts w:cstheme="minorHAnsi"/>
                <w:noProof/>
                <w:lang w:val="de-DE"/>
              </w:rPr>
              <w:t>[5</w:t>
            </w:r>
            <w:r w:rsidRPr="00622C65">
              <w:rPr>
                <w:rFonts w:cstheme="minorHAnsi"/>
                <w:noProof/>
                <w:lang w:val="de-DE"/>
              </w:rPr>
              <w:t>,</w:t>
            </w:r>
            <w:r w:rsidR="00753C4F" w:rsidRPr="00622C65">
              <w:rPr>
                <w:rFonts w:cstheme="minorHAnsi"/>
                <w:noProof/>
                <w:lang w:val="de-DE"/>
              </w:rPr>
              <w:t>6</w:t>
            </w:r>
            <w:r w:rsidRPr="00622C65">
              <w:rPr>
                <w:rFonts w:cstheme="minorHAnsi"/>
                <w:noProof/>
                <w:lang w:val="de-DE"/>
              </w:rPr>
              <w:t>]</w:t>
            </w:r>
            <w:r w:rsidRPr="00622C65">
              <w:rPr>
                <w:rFonts w:cstheme="minorHAnsi"/>
                <w:lang w:val="de-DE"/>
              </w:rPr>
              <w:fldChar w:fldCharType="end"/>
            </w:r>
            <w:r w:rsidRPr="00622C65">
              <w:rPr>
                <w:rFonts w:cstheme="minorHAnsi"/>
                <w:lang w:val="de-DE"/>
              </w:rPr>
              <w:t xml:space="preserve"> PLANETRA</w:t>
            </w:r>
          </w:p>
        </w:tc>
        <w:tc>
          <w:tcPr>
            <w:tcW w:w="3487" w:type="pct"/>
            <w:shd w:val="clear" w:color="auto" w:fill="auto"/>
          </w:tcPr>
          <w:p w14:paraId="5F83B9F1" w14:textId="5A28EC8F" w:rsidR="00293BCE" w:rsidRPr="00622C65" w:rsidRDefault="00293BCE" w:rsidP="0052291E">
            <w:pPr>
              <w:pStyle w:val="NormalWeb"/>
              <w:shd w:val="clear" w:color="auto" w:fill="FFFFFF"/>
              <w:spacing w:before="0" w:beforeAutospacing="0" w:after="0" w:afterAutospacing="0"/>
              <w:rPr>
                <w:rFonts w:asciiTheme="minorHAnsi" w:hAnsiTheme="minorHAnsi" w:cstheme="minorHAnsi"/>
                <w:color w:val="000000"/>
                <w:shd w:val="clear" w:color="auto" w:fill="FFFFFF"/>
              </w:rPr>
            </w:pPr>
            <w:r w:rsidRPr="00622C65">
              <w:rPr>
                <w:rFonts w:asciiTheme="minorHAnsi" w:hAnsiTheme="minorHAnsi" w:cstheme="minorHAnsi"/>
                <w:b/>
                <w:shd w:val="clear" w:color="auto" w:fill="FFFFFF"/>
              </w:rPr>
              <w:t>ELISA</w:t>
            </w:r>
            <w:r w:rsidR="00632553" w:rsidRPr="00622C65">
              <w:rPr>
                <w:rFonts w:asciiTheme="minorHAnsi" w:hAnsiTheme="minorHAnsi" w:cstheme="minorHAnsi"/>
                <w:b/>
                <w:shd w:val="clear" w:color="auto" w:fill="FFFFFF"/>
              </w:rPr>
              <w:t xml:space="preserve">; </w:t>
            </w:r>
            <w:r w:rsidRPr="00622C65">
              <w:rPr>
                <w:rFonts w:asciiTheme="minorHAnsi" w:hAnsiTheme="minorHAnsi" w:cstheme="minorHAnsi"/>
                <w:b/>
                <w:shd w:val="clear" w:color="auto" w:fill="FFFFFF"/>
              </w:rPr>
              <w:t>flow-through immunoassay platform</w:t>
            </w:r>
            <w:r w:rsidRPr="00622C65">
              <w:rPr>
                <w:rFonts w:asciiTheme="minorHAnsi" w:hAnsiTheme="minorHAnsi" w:cstheme="minorHAnsi"/>
                <w:shd w:val="clear" w:color="auto" w:fill="FFFFFF"/>
              </w:rPr>
              <w:t xml:space="preserve"> (</w:t>
            </w:r>
            <w:proofErr w:type="spellStart"/>
            <w:r w:rsidRPr="00622C65">
              <w:rPr>
                <w:rFonts w:asciiTheme="minorHAnsi" w:hAnsiTheme="minorHAnsi" w:cstheme="minorHAnsi"/>
                <w:shd w:val="clear" w:color="auto" w:fill="FFFFFF"/>
              </w:rPr>
              <w:t>GyrolabxP</w:t>
            </w:r>
            <w:proofErr w:type="spellEnd"/>
            <w:r w:rsidRPr="00622C65">
              <w:rPr>
                <w:rFonts w:asciiTheme="minorHAnsi" w:hAnsiTheme="minorHAnsi" w:cstheme="minorHAnsi"/>
                <w:shd w:val="clear" w:color="auto" w:fill="FFFFFF"/>
              </w:rPr>
              <w:t xml:space="preserve">; </w:t>
            </w:r>
            <w:r w:rsidR="00632553" w:rsidRPr="00622C65">
              <w:rPr>
                <w:rFonts w:asciiTheme="minorHAnsi" w:hAnsiTheme="minorHAnsi" w:cstheme="minorHAnsi"/>
                <w:color w:val="000000"/>
                <w:shd w:val="clear" w:color="auto" w:fill="FFFFFF"/>
              </w:rPr>
              <w:t>Gyros AB, Sweden)</w:t>
            </w:r>
          </w:p>
        </w:tc>
      </w:tr>
      <w:tr w:rsidR="00293BCE" w:rsidRPr="00622C65" w14:paraId="1ECFA8EC" w14:textId="77777777" w:rsidTr="0052291E">
        <w:trPr>
          <w:trHeight w:val="20"/>
        </w:trPr>
        <w:tc>
          <w:tcPr>
            <w:tcW w:w="1513" w:type="pct"/>
            <w:shd w:val="clear" w:color="auto" w:fill="auto"/>
          </w:tcPr>
          <w:p w14:paraId="08AFE60D" w14:textId="099ED4D6" w:rsidR="00293BCE" w:rsidRPr="00622C65" w:rsidRDefault="00293BCE" w:rsidP="00753C4F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b/>
              </w:rPr>
              <w:t xml:space="preserve">Phase I / RA </w:t>
            </w:r>
            <w:hyperlink r:id="rId8" w:history="1">
              <w:r w:rsidRPr="00622C65">
                <w:rPr>
                  <w:rFonts w:cstheme="minorHAnsi"/>
                  <w:lang w:eastAsia="en-GB"/>
                </w:rPr>
                <w:t>Takeuchi</w:t>
              </w:r>
            </w:hyperlink>
            <w:r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UYWtldWNoaTwvQXV0aG9yPjxZZWFyPjIwMTU8L1llYXI+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EN.CITE </w:instrText>
            </w:r>
            <w:r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UYWtldWNoaTwvQXV0aG9yPjxZZWFyPjIwMTU8L1llYXI+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EN.CITE.DATA </w:instrText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end"/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separate"/>
            </w:r>
            <w:r w:rsidRPr="00622C65">
              <w:rPr>
                <w:rFonts w:cstheme="minorHAnsi"/>
                <w:noProof/>
                <w:lang w:eastAsia="en-GB"/>
              </w:rPr>
              <w:t>[</w:t>
            </w:r>
            <w:r w:rsidR="00753C4F" w:rsidRPr="00622C65">
              <w:rPr>
                <w:rFonts w:cstheme="minorHAnsi"/>
                <w:noProof/>
                <w:lang w:eastAsia="en-GB"/>
              </w:rPr>
              <w:t>7</w:t>
            </w:r>
            <w:r w:rsidRPr="00622C65">
              <w:rPr>
                <w:rFonts w:cstheme="minorHAnsi"/>
                <w:noProof/>
                <w:lang w:eastAsia="en-GB"/>
              </w:rPr>
              <w:t>]</w:t>
            </w:r>
            <w:r w:rsidRPr="00622C65">
              <w:rPr>
                <w:rFonts w:cstheme="minorHAnsi"/>
                <w:lang w:eastAsia="en-GB"/>
              </w:rPr>
              <w:fldChar w:fldCharType="end"/>
            </w:r>
          </w:p>
        </w:tc>
        <w:tc>
          <w:tcPr>
            <w:tcW w:w="3487" w:type="pct"/>
            <w:shd w:val="clear" w:color="auto" w:fill="auto"/>
          </w:tcPr>
          <w:p w14:paraId="65AC51EC" w14:textId="20D11634" w:rsidR="00293BCE" w:rsidRPr="00622C65" w:rsidRDefault="00293BCE" w:rsidP="0052291E">
            <w:pPr>
              <w:rPr>
                <w:rFonts w:cstheme="minorHAnsi"/>
                <w:color w:val="333333"/>
              </w:rPr>
            </w:pPr>
            <w:r w:rsidRPr="00622C65">
              <w:rPr>
                <w:rFonts w:cstheme="minorHAnsi"/>
                <w:b/>
                <w:color w:val="212121"/>
                <w:lang w:eastAsia="en-GB"/>
              </w:rPr>
              <w:t>sandwich ELISA with fluorescence detection</w:t>
            </w:r>
            <w:r w:rsidRPr="00622C65">
              <w:rPr>
                <w:rFonts w:cstheme="minorHAnsi"/>
                <w:color w:val="212121"/>
                <w:lang w:eastAsia="en-GB"/>
              </w:rPr>
              <w:t xml:space="preserve">. </w:t>
            </w:r>
            <w:proofErr w:type="spellStart"/>
            <w:r w:rsidRPr="00622C65">
              <w:rPr>
                <w:rFonts w:cstheme="minorHAnsi"/>
                <w:color w:val="212121"/>
                <w:lang w:eastAsia="en-GB"/>
              </w:rPr>
              <w:t>Gyrolab</w:t>
            </w:r>
            <w:proofErr w:type="spellEnd"/>
            <w:r w:rsidRPr="00622C65">
              <w:rPr>
                <w:rFonts w:cstheme="minorHAnsi"/>
                <w:color w:val="212121"/>
                <w:lang w:eastAsia="en-GB"/>
              </w:rPr>
              <w:t xml:space="preserve"> system (flow-through format)</w:t>
            </w:r>
          </w:p>
        </w:tc>
      </w:tr>
      <w:tr w:rsidR="00293BCE" w:rsidRPr="00622C65" w14:paraId="768E2D7B" w14:textId="77777777" w:rsidTr="0052291E">
        <w:trPr>
          <w:trHeight w:val="729"/>
        </w:trPr>
        <w:tc>
          <w:tcPr>
            <w:tcW w:w="1513" w:type="pct"/>
            <w:shd w:val="clear" w:color="auto" w:fill="auto"/>
          </w:tcPr>
          <w:p w14:paraId="5A5BF5C6" w14:textId="7CA3D9BD" w:rsidR="00293BCE" w:rsidRPr="00622C65" w:rsidRDefault="00632553" w:rsidP="00632553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 xml:space="preserve">Phase I / AS </w:t>
            </w:r>
            <w:r w:rsidR="00293BCE" w:rsidRPr="00622C65">
              <w:rPr>
                <w:rFonts w:cstheme="minorHAnsi"/>
                <w:lang w:val="de-DE"/>
              </w:rPr>
              <w:t>Park</w:t>
            </w:r>
            <w:r w:rsidR="00293BCE"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QYXJrPC9BdXRob3I+PFllYXI+MjAxMzwvWWVhcj48UmVj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</w:fldData>
              </w:fldChar>
            </w:r>
            <w:r w:rsidR="00293BCE" w:rsidRPr="00622C65">
              <w:rPr>
                <w:rFonts w:cstheme="minorHAnsi"/>
                <w:lang w:val="de-DE"/>
              </w:rPr>
              <w:instrText xml:space="preserve"> ADDIN EN.CITE </w:instrText>
            </w:r>
            <w:r w:rsidR="00293BCE"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QYXJrPC9BdXRob3I+PFllYXI+MjAxMzwvWWVhcj48UmVj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</w:fldData>
              </w:fldChar>
            </w:r>
            <w:r w:rsidR="00293BCE" w:rsidRPr="00622C65">
              <w:rPr>
                <w:rFonts w:cstheme="minorHAnsi"/>
                <w:lang w:val="de-DE"/>
              </w:rPr>
              <w:instrText xml:space="preserve"> ADDIN EN.CITE.DATA </w:instrText>
            </w:r>
            <w:r w:rsidR="00293BCE" w:rsidRPr="00622C65">
              <w:rPr>
                <w:rFonts w:cstheme="minorHAnsi"/>
                <w:lang w:val="de-DE"/>
              </w:rPr>
            </w:r>
            <w:r w:rsidR="00293BCE" w:rsidRPr="00622C65">
              <w:rPr>
                <w:rFonts w:cstheme="minorHAnsi"/>
                <w:lang w:val="de-DE"/>
              </w:rPr>
              <w:fldChar w:fldCharType="end"/>
            </w:r>
            <w:r w:rsidR="00293BCE" w:rsidRPr="00622C65">
              <w:rPr>
                <w:rFonts w:cstheme="minorHAnsi"/>
                <w:lang w:val="de-DE"/>
              </w:rPr>
            </w:r>
            <w:r w:rsidR="00293BCE" w:rsidRPr="00622C65">
              <w:rPr>
                <w:rFonts w:cstheme="minorHAnsi"/>
                <w:lang w:val="de-DE"/>
              </w:rPr>
              <w:fldChar w:fldCharType="separate"/>
            </w:r>
            <w:r w:rsidR="00293BCE" w:rsidRPr="00622C65">
              <w:rPr>
                <w:rFonts w:cstheme="minorHAnsi"/>
                <w:noProof/>
                <w:lang w:val="de-DE"/>
              </w:rPr>
              <w:t>[</w:t>
            </w:r>
            <w:r w:rsidR="00753C4F" w:rsidRPr="00622C65">
              <w:rPr>
                <w:rFonts w:cstheme="minorHAnsi"/>
                <w:noProof/>
                <w:lang w:val="de-DE"/>
              </w:rPr>
              <w:t>8</w:t>
            </w:r>
            <w:r w:rsidR="00293BCE" w:rsidRPr="00622C65">
              <w:rPr>
                <w:rFonts w:cstheme="minorHAnsi"/>
                <w:noProof/>
                <w:lang w:val="de-DE"/>
              </w:rPr>
              <w:t>,</w:t>
            </w:r>
            <w:r w:rsidR="00753C4F" w:rsidRPr="00622C65">
              <w:rPr>
                <w:rFonts w:cstheme="minorHAnsi"/>
                <w:noProof/>
                <w:lang w:val="de-DE"/>
              </w:rPr>
              <w:t>9</w:t>
            </w:r>
            <w:r w:rsidR="00293BCE" w:rsidRPr="00622C65">
              <w:rPr>
                <w:rFonts w:cstheme="minorHAnsi"/>
                <w:noProof/>
                <w:lang w:val="de-DE"/>
              </w:rPr>
              <w:t>]</w:t>
            </w:r>
            <w:r w:rsidR="00293BCE" w:rsidRPr="00622C65">
              <w:rPr>
                <w:rFonts w:cstheme="minorHAnsi"/>
                <w:lang w:val="de-DE"/>
              </w:rPr>
              <w:fldChar w:fldCharType="end"/>
            </w:r>
            <w:r w:rsidR="00293BCE" w:rsidRPr="00622C65">
              <w:rPr>
                <w:rFonts w:cstheme="minorHAnsi"/>
                <w:lang w:val="de-DE"/>
              </w:rPr>
              <w:t xml:space="preserve"> PLANETAS</w:t>
            </w:r>
          </w:p>
          <w:p w14:paraId="1F902593" w14:textId="407F05D3" w:rsidR="00632553" w:rsidRPr="00622C65" w:rsidRDefault="00632553" w:rsidP="00753C4F">
            <w:pPr>
              <w:rPr>
                <w:rFonts w:cstheme="minorHAnsi"/>
                <w:lang w:eastAsia="en-GB"/>
              </w:rPr>
            </w:pPr>
            <w:r w:rsidRPr="00622C65">
              <w:rPr>
                <w:rFonts w:cstheme="minorHAnsi"/>
                <w:b/>
                <w:color w:val="000000"/>
                <w:lang w:val="de-DE"/>
              </w:rPr>
              <w:t xml:space="preserve">Phase I / healthy </w:t>
            </w:r>
            <w:r w:rsidR="00643833">
              <w:fldChar w:fldCharType="begin"/>
            </w:r>
            <w:r w:rsidR="00643833">
              <w:instrText xml:space="preserve"> HYPERLINK "https://www.ncbi.nlm.nih.gov/pubmed/?term=Park%20W%5BAuthor%5D&amp;cauthor</w:instrText>
            </w:r>
            <w:r w:rsidR="00643833">
              <w:instrText xml:space="preserve">=true&amp;cauthor_uid=26395834" </w:instrText>
            </w:r>
            <w:r w:rsidR="00643833">
              <w:fldChar w:fldCharType="separate"/>
            </w:r>
            <w:r w:rsidRPr="00622C65">
              <w:rPr>
                <w:rFonts w:cstheme="minorHAnsi"/>
                <w:lang w:eastAsia="en-GB"/>
              </w:rPr>
              <w:t>Park</w:t>
            </w:r>
            <w:r w:rsidR="00643833">
              <w:rPr>
                <w:rFonts w:cstheme="minorHAnsi"/>
                <w:lang w:eastAsia="en-GB"/>
              </w:rPr>
              <w:fldChar w:fldCharType="end"/>
            </w:r>
            <w:r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QYXJrPC9BdXRob3I+PFllYXI+MjAxNTwvWWVhcj48UmVj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EN.CITE </w:instrText>
            </w:r>
            <w:r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QYXJrPC9BdXRob3I+PFllYXI+MjAxNTwvWWVhcj48UmVj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EN.CITE.DATA </w:instrText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end"/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separate"/>
            </w:r>
            <w:r w:rsidRPr="00622C65">
              <w:rPr>
                <w:rFonts w:cstheme="minorHAnsi"/>
                <w:noProof/>
                <w:lang w:eastAsia="en-GB"/>
              </w:rPr>
              <w:t>[1</w:t>
            </w:r>
            <w:r w:rsidR="00753C4F" w:rsidRPr="00622C65">
              <w:rPr>
                <w:rFonts w:cstheme="minorHAnsi"/>
                <w:noProof/>
                <w:lang w:eastAsia="en-GB"/>
              </w:rPr>
              <w:t>0</w:t>
            </w:r>
            <w:r w:rsidRPr="00622C65">
              <w:rPr>
                <w:rFonts w:cstheme="minorHAnsi"/>
                <w:noProof/>
                <w:lang w:eastAsia="en-GB"/>
              </w:rPr>
              <w:t>]</w:t>
            </w:r>
            <w:r w:rsidRPr="00622C65">
              <w:rPr>
                <w:rFonts w:cstheme="minorHAnsi"/>
                <w:lang w:eastAsia="en-GB"/>
              </w:rPr>
              <w:fldChar w:fldCharType="end"/>
            </w:r>
          </w:p>
        </w:tc>
        <w:tc>
          <w:tcPr>
            <w:tcW w:w="3487" w:type="pct"/>
            <w:shd w:val="clear" w:color="auto" w:fill="auto"/>
          </w:tcPr>
          <w:p w14:paraId="77619B42" w14:textId="48B9C95B" w:rsidR="00293BCE" w:rsidRPr="00622C65" w:rsidRDefault="00293BCE" w:rsidP="00632553">
            <w:pPr>
              <w:pStyle w:val="p"/>
              <w:shd w:val="clear" w:color="auto" w:fill="FFFFFF"/>
              <w:spacing w:before="0" w:beforeAutospacing="0" w:after="0" w:afterAutospacing="0"/>
              <w:rPr>
                <w:rFonts w:asciiTheme="minorHAnsi" w:hAnsiTheme="minorHAnsi" w:cstheme="minorHAnsi"/>
                <w:color w:val="000000"/>
              </w:rPr>
            </w:pPr>
            <w:r w:rsidRPr="00622C65">
              <w:rPr>
                <w:rFonts w:asciiTheme="minorHAnsi" w:hAnsiTheme="minorHAnsi" w:cstheme="minorHAnsi"/>
                <w:b/>
                <w:color w:val="000000"/>
              </w:rPr>
              <w:t>ELISA</w:t>
            </w:r>
            <w:r w:rsidR="00632553" w:rsidRPr="00622C65">
              <w:rPr>
                <w:rFonts w:asciiTheme="minorHAnsi" w:hAnsiTheme="minorHAnsi" w:cstheme="minorHAnsi"/>
                <w:b/>
                <w:color w:val="000000"/>
              </w:rPr>
              <w:t xml:space="preserve">; </w:t>
            </w:r>
            <w:r w:rsidRPr="00622C65">
              <w:rPr>
                <w:rFonts w:asciiTheme="minorHAnsi" w:hAnsiTheme="minorHAnsi" w:cstheme="minorHAnsi"/>
                <w:b/>
                <w:color w:val="000000"/>
              </w:rPr>
              <w:t>flow-through immunoassay</w:t>
            </w:r>
            <w:r w:rsidRPr="00622C65">
              <w:rPr>
                <w:rFonts w:asciiTheme="minorHAnsi" w:hAnsiTheme="minorHAnsi" w:cstheme="minorHAnsi"/>
                <w:color w:val="000000"/>
              </w:rPr>
              <w:t xml:space="preserve"> platform</w:t>
            </w:r>
            <w:r w:rsidR="00632553" w:rsidRPr="00622C65">
              <w:rPr>
                <w:rFonts w:asciiTheme="minorHAnsi" w:hAnsiTheme="minorHAnsi" w:cstheme="minorHAnsi"/>
                <w:color w:val="000000"/>
              </w:rPr>
              <w:t xml:space="preserve"> (</w:t>
            </w:r>
            <w:proofErr w:type="spellStart"/>
            <w:r w:rsidR="00632553" w:rsidRPr="00622C65">
              <w:rPr>
                <w:rFonts w:asciiTheme="minorHAnsi" w:hAnsiTheme="minorHAnsi" w:cstheme="minorHAnsi"/>
                <w:color w:val="000000"/>
              </w:rPr>
              <w:t>GyrolabxP</w:t>
            </w:r>
            <w:proofErr w:type="spellEnd"/>
            <w:r w:rsidR="00632553" w:rsidRPr="00622C65">
              <w:rPr>
                <w:rFonts w:asciiTheme="minorHAnsi" w:hAnsiTheme="minorHAnsi" w:cstheme="minorHAnsi"/>
                <w:color w:val="000000"/>
              </w:rPr>
              <w:t>; Gyros AB, Sweden).</w:t>
            </w:r>
          </w:p>
        </w:tc>
      </w:tr>
    </w:tbl>
    <w:p w14:paraId="76E4B234" w14:textId="29F1AFED" w:rsidR="00632553" w:rsidRPr="00622C65" w:rsidRDefault="00632553" w:rsidP="00632553">
      <w:pPr>
        <w:rPr>
          <w:rFonts w:ascii="Georgia" w:hAnsi="Georgia"/>
          <w:i/>
          <w:color w:val="000000"/>
          <w:sz w:val="43"/>
          <w:szCs w:val="43"/>
          <w:lang w:val="en"/>
        </w:rPr>
      </w:pPr>
      <w:r w:rsidRPr="00622C65">
        <w:rPr>
          <w:i/>
        </w:rPr>
        <w:t>ECL=e</w:t>
      </w:r>
      <w:proofErr w:type="spellStart"/>
      <w:r w:rsidRPr="00622C65">
        <w:rPr>
          <w:bCs/>
          <w:i/>
          <w:color w:val="000000"/>
          <w:lang w:val="en"/>
        </w:rPr>
        <w:t>lectrochemiluminescence</w:t>
      </w:r>
      <w:proofErr w:type="spellEnd"/>
      <w:r w:rsidRPr="00622C65">
        <w:rPr>
          <w:bCs/>
          <w:i/>
          <w:color w:val="000000"/>
          <w:lang w:val="en"/>
        </w:rPr>
        <w:t>; ELISA</w:t>
      </w:r>
      <w:r w:rsidRPr="00622C65">
        <w:rPr>
          <w:i/>
        </w:rPr>
        <w:t>=Enzyme-linked Immunosorbent Assay.</w:t>
      </w:r>
    </w:p>
    <w:p w14:paraId="4D0E134D" w14:textId="3007583A" w:rsidR="00632553" w:rsidRPr="00622C65" w:rsidRDefault="00632553" w:rsidP="00293BCE"/>
    <w:p w14:paraId="4D0F7646" w14:textId="11453A39" w:rsidR="00293BCE" w:rsidRPr="00622C65" w:rsidRDefault="00293BCE" w:rsidP="00293BCE">
      <w:pPr>
        <w:rPr>
          <w:rFonts w:eastAsia="Times New Roman" w:cstheme="minorHAnsi"/>
          <w:bCs/>
          <w:lang w:val="nl-NL"/>
        </w:rPr>
      </w:pPr>
    </w:p>
    <w:p w14:paraId="65393F15" w14:textId="745B8EC7" w:rsidR="00293BCE" w:rsidRPr="00622C65" w:rsidRDefault="00293BCE" w:rsidP="00293BCE">
      <w:pPr>
        <w:pStyle w:val="Heading2"/>
        <w:keepLines/>
        <w:spacing w:before="40" w:after="0" w:line="259" w:lineRule="auto"/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</w:pPr>
      <w:r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>Supplementary Table S5.</w:t>
      </w:r>
      <w:r w:rsidR="0061778B"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 xml:space="preserve"> Assays used to assess anti-drug antibodies.</w:t>
      </w:r>
    </w:p>
    <w:p w14:paraId="742A085E" w14:textId="77777777" w:rsidR="0052291E" w:rsidRPr="00622C65" w:rsidRDefault="0052291E" w:rsidP="0052291E">
      <w:pPr>
        <w:rPr>
          <w:lang w:val="en-GB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32"/>
        <w:gridCol w:w="7818"/>
      </w:tblGrid>
      <w:tr w:rsidR="00293BCE" w:rsidRPr="00622C65" w14:paraId="55D53882" w14:textId="77777777" w:rsidTr="00753C4F">
        <w:trPr>
          <w:trHeight w:val="20"/>
        </w:trPr>
        <w:tc>
          <w:tcPr>
            <w:tcW w:w="819" w:type="pct"/>
            <w:shd w:val="clear" w:color="auto" w:fill="FFE599"/>
          </w:tcPr>
          <w:p w14:paraId="6035F8CB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ABP 501</w:t>
            </w:r>
          </w:p>
        </w:tc>
        <w:tc>
          <w:tcPr>
            <w:tcW w:w="4181" w:type="pct"/>
            <w:shd w:val="clear" w:color="auto" w:fill="FFE599"/>
          </w:tcPr>
          <w:p w14:paraId="119680BB" w14:textId="77777777" w:rsidR="00293BCE" w:rsidRPr="00622C65" w:rsidRDefault="00293BCE" w:rsidP="0052291E">
            <w:pPr>
              <w:rPr>
                <w:rFonts w:cstheme="minorHAnsi"/>
                <w:b/>
                <w:i/>
                <w:color w:val="333333"/>
              </w:rPr>
            </w:pPr>
          </w:p>
        </w:tc>
      </w:tr>
      <w:tr w:rsidR="00293BCE" w:rsidRPr="00622C65" w14:paraId="679A33DC" w14:textId="77777777" w:rsidTr="0052291E">
        <w:trPr>
          <w:trHeight w:val="20"/>
        </w:trPr>
        <w:tc>
          <w:tcPr>
            <w:tcW w:w="581" w:type="pct"/>
            <w:shd w:val="clear" w:color="auto" w:fill="auto"/>
          </w:tcPr>
          <w:p w14:paraId="6FE5C45E" w14:textId="7367CB78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</w:rPr>
              <w:t>Kaur</w:t>
            </w:r>
            <w:r w:rsidRPr="00622C65">
              <w:rPr>
                <w:rFonts w:cstheme="minorHAnsi"/>
              </w:rPr>
              <w:fldChar w:fldCharType="begin"/>
            </w:r>
            <w:r w:rsidRPr="00622C65">
              <w:rPr>
                <w:rFonts w:cstheme="minorHAnsi"/>
              </w:rPr>
              <w:instrText xml:space="preserve"> ADDIN EN.CITE &lt;EndNote&gt;&lt;Cite&gt;&lt;Author&gt;Kaur&lt;/Author&gt;&lt;Year&gt;2016&lt;/Year&gt;&lt;RecNum&gt;121&lt;/RecNum&gt;&lt;DisplayText&gt;[18]&lt;/DisplayText&gt;&lt;record&gt;&lt;rec-number&gt;121&lt;/rec-number&gt;&lt;foreign-keys&gt;&lt;key app="EN" db-id="pd9xt00snavet4e5z2sv2d92s0z9wss02xfe" timestamp="1488035518"&gt;121&lt;/key&gt;&lt;key app="ENWeb" db-id=""&gt;0&lt;/key&gt;&lt;/foreign-keys&gt;&lt;ref-type name="Journal Article"&gt;17&lt;/ref-type&gt;&lt;contributors&gt;&lt;authors&gt;&lt;author&gt;Kaur, P.&lt;/author&gt;&lt;author&gt;Chow, V.&lt;/author&gt;&lt;author&gt;Zhang, N.&lt;/author&gt;&lt;author&gt;Moxness, M.&lt;/author&gt;&lt;author&gt;Kaliyaperumal, A.&lt;/author&gt;&lt;author&gt;Markus, R.&lt;/author&gt;&lt;/authors&gt;&lt;/contributors&gt;&lt;auth-address&gt;Biosimilars Development, Amgen Inc., Thousand Oaks, California, USA.&amp;#xD;Clinical Pharmacology, Modeling and Simulation, Amgen Inc., Thousand Oaks, California, USA.&amp;#xD;Clinical Immunology, Amgen Inc., Thousand Oaks, California, USA.&lt;/auth-address&gt;&lt;titles&gt;&lt;title&gt;A randomised, single-blind, single-dose, three-arm, parallel-group study in healthy subjects to demonstrate pharmacokinetic equivalence of ABP 501 and adalimumab&lt;/title&gt;&lt;secondary-title&gt;Ann Rheum Dis&lt;/secondary-title&gt;&lt;/titles&gt;&lt;periodical&gt;&lt;full-title&gt;Ann Rheum Dis&lt;/full-title&gt;&lt;/periodical&gt;&lt;keywords&gt;&lt;keyword&gt;Anti-TNF&lt;/keyword&gt;&lt;keyword&gt;Pharmacokinetics&lt;/keyword&gt;&lt;keyword&gt;TNF-alpha&lt;/keyword&gt;&lt;/keywords&gt;&lt;dates&gt;&lt;year&gt;2016&lt;/year&gt;&lt;pub-dates&gt;&lt;date&gt;Jul 27&lt;/date&gt;&lt;/pub-dates&gt;&lt;/dates&gt;&lt;isbn&gt;1468-2060 (Electronic)&amp;#xD;0003-4967 (Linking)&lt;/isbn&gt;&lt;accession-num&gt;27466231&lt;/accession-num&gt;&lt;urls&gt;&lt;related-urls&gt;&lt;url&gt;https://www.ncbi.nlm.nih.gov/pubmed/27466231&lt;/url&gt;&lt;/related-urls&gt;&lt;/urls&gt;&lt;electronic-resource-num&gt;10.1136/annrheumdis-2015-208914&lt;/electronic-resource-num&gt;&lt;/record&gt;&lt;/Cite&gt;&lt;/EndNote&gt;</w:instrText>
            </w:r>
            <w:r w:rsidRPr="00622C65">
              <w:rPr>
                <w:rFonts w:cstheme="minorHAnsi"/>
              </w:rPr>
              <w:fldChar w:fldCharType="separate"/>
            </w:r>
            <w:r w:rsidR="00753C4F" w:rsidRPr="00622C65">
              <w:rPr>
                <w:rFonts w:cstheme="minorHAnsi"/>
                <w:noProof/>
              </w:rPr>
              <w:t>[1</w:t>
            </w:r>
            <w:r w:rsidRPr="00622C65">
              <w:rPr>
                <w:rFonts w:cstheme="minorHAnsi"/>
                <w:noProof/>
              </w:rPr>
              <w:t>]</w:t>
            </w:r>
            <w:r w:rsidRPr="00622C65">
              <w:rPr>
                <w:rFonts w:cstheme="minorHAnsi"/>
              </w:rPr>
              <w:fldChar w:fldCharType="end"/>
            </w:r>
          </w:p>
        </w:tc>
        <w:tc>
          <w:tcPr>
            <w:tcW w:w="4419" w:type="pct"/>
            <w:shd w:val="clear" w:color="auto" w:fill="auto"/>
          </w:tcPr>
          <w:p w14:paraId="5CAB2EA0" w14:textId="77777777" w:rsidR="00293BCE" w:rsidRPr="00622C65" w:rsidRDefault="00293BCE" w:rsidP="0052291E">
            <w:pPr>
              <w:rPr>
                <w:rFonts w:cstheme="minorHAnsi"/>
                <w:color w:val="000000"/>
              </w:rPr>
            </w:pPr>
            <w:r w:rsidRPr="00622C65">
              <w:rPr>
                <w:rFonts w:cstheme="minorHAnsi"/>
                <w:color w:val="000000"/>
              </w:rPr>
              <w:t xml:space="preserve">binding </w:t>
            </w:r>
            <w:proofErr w:type="spellStart"/>
            <w:r w:rsidRPr="00622C65">
              <w:rPr>
                <w:rFonts w:cstheme="minorHAnsi"/>
                <w:color w:val="000000"/>
              </w:rPr>
              <w:t>ADAbs</w:t>
            </w:r>
            <w:proofErr w:type="spellEnd"/>
            <w:r w:rsidRPr="00622C65">
              <w:rPr>
                <w:rFonts w:cstheme="minorHAnsi"/>
                <w:color w:val="000000"/>
              </w:rPr>
              <w:t>: ECL</w:t>
            </w:r>
          </w:p>
          <w:p w14:paraId="2E28A04B" w14:textId="6356A281" w:rsidR="00293BCE" w:rsidRPr="00622C65" w:rsidRDefault="00293BCE" w:rsidP="00BD6809">
            <w:pPr>
              <w:rPr>
                <w:rFonts w:cstheme="minorHAnsi"/>
                <w:lang w:val="de-DE"/>
              </w:rPr>
            </w:pPr>
            <w:proofErr w:type="spellStart"/>
            <w:r w:rsidRPr="00622C65">
              <w:rPr>
                <w:rFonts w:cstheme="minorHAnsi"/>
                <w:color w:val="000000"/>
              </w:rPr>
              <w:t>NAbs</w:t>
            </w:r>
            <w:proofErr w:type="spellEnd"/>
            <w:r w:rsidRPr="00622C65">
              <w:rPr>
                <w:rFonts w:cstheme="minorHAnsi"/>
                <w:color w:val="000000"/>
              </w:rPr>
              <w:t xml:space="preserve">: cell-based </w:t>
            </w:r>
            <w:r w:rsidRPr="00622C65">
              <w:rPr>
                <w:rFonts w:cstheme="minorHAnsi"/>
                <w:color w:val="333333"/>
              </w:rPr>
              <w:t xml:space="preserve">bioassay to detect all classes of </w:t>
            </w:r>
            <w:r w:rsidR="00BD6809" w:rsidRPr="00622C65">
              <w:rPr>
                <w:rFonts w:cstheme="minorHAnsi"/>
                <w:color w:val="333333"/>
              </w:rPr>
              <w:t>antibodies</w:t>
            </w:r>
            <w:r w:rsidRPr="00622C65">
              <w:rPr>
                <w:rFonts w:cstheme="minorHAnsi"/>
                <w:color w:val="333333"/>
              </w:rPr>
              <w:t xml:space="preserve"> that inhibit the biological activity of the drug</w:t>
            </w:r>
          </w:p>
        </w:tc>
      </w:tr>
      <w:tr w:rsidR="00293BCE" w:rsidRPr="00622C65" w14:paraId="388A0650" w14:textId="77777777" w:rsidTr="0052291E">
        <w:trPr>
          <w:trHeight w:val="20"/>
        </w:trPr>
        <w:tc>
          <w:tcPr>
            <w:tcW w:w="581" w:type="pct"/>
            <w:shd w:val="clear" w:color="auto" w:fill="auto"/>
          </w:tcPr>
          <w:p w14:paraId="21C47E3A" w14:textId="6FF5C103" w:rsidR="00293BCE" w:rsidRPr="00622C65" w:rsidRDefault="00293BCE" w:rsidP="0052291E">
            <w:pPr>
              <w:rPr>
                <w:rFonts w:cstheme="minorHAnsi"/>
                <w:b/>
                <w:color w:val="000000"/>
              </w:rPr>
            </w:pPr>
            <w:r w:rsidRPr="00622C65">
              <w:rPr>
                <w:rFonts w:cstheme="minorHAnsi"/>
                <w:b/>
                <w:lang w:val="de-DE"/>
              </w:rPr>
              <w:lastRenderedPageBreak/>
              <w:t>EUDRA-</w:t>
            </w:r>
            <w:r w:rsidRPr="00622C65">
              <w:rPr>
                <w:rFonts w:cstheme="minorHAnsi"/>
                <w:b/>
              </w:rPr>
              <w:t>CT-</w:t>
            </w:r>
            <w:proofErr w:type="spellStart"/>
            <w:r w:rsidRPr="00622C65">
              <w:rPr>
                <w:rFonts w:cstheme="minorHAnsi"/>
                <w:b/>
              </w:rPr>
              <w:t>Nr</w:t>
            </w:r>
            <w:proofErr w:type="spellEnd"/>
            <w:r w:rsidRPr="00622C65">
              <w:rPr>
                <w:rFonts w:cstheme="minorHAnsi"/>
                <w:b/>
              </w:rPr>
              <w:t xml:space="preserve"> </w:t>
            </w:r>
            <w:hyperlink r:id="rId9" w:history="1">
              <w:r w:rsidRPr="00622C65">
                <w:rPr>
                  <w:rFonts w:cstheme="minorHAnsi"/>
                  <w:b/>
                </w:rPr>
                <w:t>2013-000525-31</w:t>
              </w:r>
            </w:hyperlink>
            <w:r w:rsidRPr="00622C65">
              <w:rPr>
                <w:rFonts w:cstheme="minorHAnsi"/>
                <w:b/>
              </w:rPr>
              <w:fldChar w:fldCharType="begin"/>
            </w:r>
            <w:r w:rsidRPr="00622C65">
              <w:rPr>
                <w:rFonts w:cstheme="minorHAnsi"/>
                <w:b/>
              </w:rPr>
              <w:instrText xml:space="preserve"> ADDIN REFMGR.CITE &lt;Refman&gt;&lt;Cite&gt;&lt;Author&gt;EUDRA-CT Nr 2013-000525-31&lt;/Author&gt;&lt;Year&gt;2016&lt;/Year&gt;&lt;RecNum&gt;1621&lt;/RecNum&gt;&lt;IDText&gt;A Randomized, Double-blind, Phase 3 Study of ABP 501 Efficacy and Safety Compared to Adalimumab in Subjects with Moderate to Severe Rheumatoid Arthritis&lt;/IDText&gt;&lt;MDL Ref_Type="Online Source"&gt;&lt;Ref_Type&gt;Online Source&lt;/Ref_Type&gt;&lt;Ref_ID&gt;1621&lt;/Ref_ID&gt;&lt;Title_Primary&gt;&lt;f name="Calibri Light"&gt;A Randomized, Double-blind, Phase 3 Study of ABP 501 Efficacy and Safety Compared to Adalimumab in Subjects with Moderate to Severe Rheumatoid Arthritis&lt;/f&gt;&lt;/Title_Primary&gt;&lt;Authors_Primary&gt;EUDRA-CT Nr 2013-000525-31&lt;/Authors_Primary&gt;&lt;Date_Primary&gt;2016&lt;/Date_Primary&gt;&lt;Keywords&gt;Safety&lt;/Keywords&gt;&lt;Keywords&gt;Adalimumab&lt;/Keywords&gt;&lt;Reprint&gt;Not in File&lt;/Reprint&gt;&lt;Periodical&gt;https://www.clinicaltrialsregister.eu/ctr-search/trial/2013-000525-31/results&lt;/Periodical&gt;&lt;Volume&gt;EUDRA-CT Nr &lt;f name="Calibri Light"&gt;&lt;u&gt;2013-000525-31&lt;/u&gt;&lt;/f&gt;&lt;/Volume&gt;&lt;ZZ_JournalStdAbbrev&gt;&lt;f name="System"&gt;https://www.clinicaltrialsregister.eu/ctr-search/trial/2013-000525-31/results&lt;/f&gt;&lt;/ZZ_JournalStdAbbrev&gt;&lt;ZZ_WorkformID&gt;31&lt;/ZZ_WorkformID&gt;&lt;/MDL&gt;&lt;/Cite&gt;&lt;/Refman&gt;</w:instrText>
            </w:r>
            <w:r w:rsidRPr="00622C65">
              <w:rPr>
                <w:rFonts w:cstheme="minorHAnsi"/>
                <w:b/>
              </w:rPr>
              <w:fldChar w:fldCharType="end"/>
            </w:r>
            <w:r w:rsidRPr="00622C65">
              <w:rPr>
                <w:rFonts w:cstheme="minorHAnsi"/>
                <w:b/>
                <w:lang w:eastAsia="en-GB"/>
              </w:rPr>
              <w:fldChar w:fldCharType="begin">
                <w:fldData xml:space="preserve">PFJlZm1hbj48Q2l0ZT48QXV0aG9yPkNvaGVuIFM8L0F1dGhvcj48WWVhcj4yMDE2PC9ZZWFyPjxS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</w:fldData>
              </w:fldChar>
            </w:r>
            <w:r w:rsidRPr="00622C65">
              <w:rPr>
                <w:rFonts w:cstheme="minorHAnsi"/>
                <w:b/>
                <w:lang w:eastAsia="en-GB"/>
              </w:rPr>
              <w:instrText xml:space="preserve"> ADDIN REFMGR.CITE </w:instrText>
            </w:r>
            <w:r w:rsidRPr="00622C65">
              <w:rPr>
                <w:rFonts w:cstheme="minorHAnsi"/>
                <w:b/>
                <w:lang w:eastAsia="en-GB"/>
              </w:rPr>
              <w:fldChar w:fldCharType="begin">
                <w:fldData xml:space="preserve">PFJlZm1hbj48Q2l0ZT48QXV0aG9yPkNvaGVuIFM8L0F1dGhvcj48WWVhcj4yMDE2PC9ZZWFyPjxS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</w:fldData>
              </w:fldChar>
            </w:r>
            <w:r w:rsidRPr="00622C65">
              <w:rPr>
                <w:rFonts w:cstheme="minorHAnsi"/>
                <w:b/>
                <w:lang w:eastAsia="en-GB"/>
              </w:rPr>
              <w:instrText xml:space="preserve"> ADDIN EN.CITE.DATA </w:instrText>
            </w:r>
            <w:r w:rsidRPr="00622C65">
              <w:rPr>
                <w:rFonts w:cstheme="minorHAnsi"/>
                <w:b/>
                <w:lang w:eastAsia="en-GB"/>
              </w:rPr>
            </w:r>
            <w:r w:rsidRPr="00622C65">
              <w:rPr>
                <w:rFonts w:cstheme="minorHAnsi"/>
                <w:b/>
                <w:lang w:eastAsia="en-GB"/>
              </w:rPr>
              <w:fldChar w:fldCharType="end"/>
            </w:r>
            <w:r w:rsidRPr="00622C65">
              <w:rPr>
                <w:rFonts w:cstheme="minorHAnsi"/>
                <w:b/>
                <w:lang w:eastAsia="en-GB"/>
              </w:rPr>
            </w:r>
            <w:r w:rsidRPr="00622C65">
              <w:rPr>
                <w:rFonts w:cstheme="minorHAnsi"/>
                <w:b/>
                <w:lang w:eastAsia="en-GB"/>
              </w:rPr>
              <w:fldChar w:fldCharType="end"/>
            </w:r>
          </w:p>
        </w:tc>
        <w:tc>
          <w:tcPr>
            <w:tcW w:w="4419" w:type="pct"/>
            <w:shd w:val="clear" w:color="auto" w:fill="auto"/>
          </w:tcPr>
          <w:p w14:paraId="0A2B41DA" w14:textId="3DC09FCD" w:rsidR="00293BCE" w:rsidRPr="00622C65" w:rsidRDefault="00293BCE" w:rsidP="00BD6809">
            <w:pPr>
              <w:rPr>
                <w:rFonts w:cstheme="minorHAnsi"/>
                <w:color w:val="333333"/>
              </w:rPr>
            </w:pPr>
            <w:r w:rsidRPr="00622C65">
              <w:rPr>
                <w:rFonts w:cstheme="minorHAnsi"/>
                <w:color w:val="333333"/>
                <w:lang w:eastAsia="en-GB"/>
              </w:rPr>
              <w:t xml:space="preserve">ECL-based bridging immunoassay to detect </w:t>
            </w:r>
            <w:proofErr w:type="spellStart"/>
            <w:r w:rsidRPr="00622C65">
              <w:rPr>
                <w:rFonts w:cstheme="minorHAnsi"/>
                <w:color w:val="333333"/>
                <w:lang w:eastAsia="en-GB"/>
              </w:rPr>
              <w:t>ADAbs</w:t>
            </w:r>
            <w:proofErr w:type="spellEnd"/>
            <w:r w:rsidRPr="00622C65">
              <w:rPr>
                <w:rFonts w:cstheme="minorHAnsi"/>
                <w:color w:val="333333"/>
                <w:lang w:eastAsia="en-GB"/>
              </w:rPr>
              <w:t xml:space="preserve"> against ABP 501 and </w:t>
            </w:r>
            <w:r w:rsidR="00BD6809" w:rsidRPr="00622C65">
              <w:rPr>
                <w:rFonts w:cstheme="minorHAnsi"/>
                <w:color w:val="333333"/>
                <w:lang w:eastAsia="en-GB"/>
              </w:rPr>
              <w:t>adalimumab</w:t>
            </w:r>
            <w:r w:rsidRPr="00622C65">
              <w:rPr>
                <w:rFonts w:cstheme="minorHAnsi"/>
                <w:color w:val="333333"/>
                <w:lang w:eastAsia="en-GB"/>
              </w:rPr>
              <w:t xml:space="preserve"> (</w:t>
            </w:r>
            <w:r w:rsidR="00BD6809" w:rsidRPr="00622C65">
              <w:rPr>
                <w:rFonts w:cstheme="minorHAnsi"/>
                <w:color w:val="333333"/>
                <w:lang w:eastAsia="en-GB"/>
              </w:rPr>
              <w:t>binding antibody assay</w:t>
            </w:r>
            <w:r w:rsidRPr="00622C65">
              <w:rPr>
                <w:rFonts w:cstheme="minorHAnsi"/>
                <w:color w:val="333333"/>
                <w:lang w:eastAsia="en-GB"/>
              </w:rPr>
              <w:t xml:space="preserve">). </w:t>
            </w:r>
            <w:r w:rsidR="00BD6809" w:rsidRPr="00622C65">
              <w:rPr>
                <w:rFonts w:cstheme="minorHAnsi"/>
                <w:color w:val="333333"/>
                <w:lang w:eastAsia="en-GB"/>
              </w:rPr>
              <w:t>I</w:t>
            </w:r>
            <w:r w:rsidRPr="00622C65">
              <w:rPr>
                <w:rFonts w:cstheme="minorHAnsi"/>
                <w:color w:val="333333"/>
                <w:lang w:eastAsia="en-GB"/>
              </w:rPr>
              <w:t>f pos</w:t>
            </w:r>
            <w:r w:rsidR="00632553" w:rsidRPr="00622C65">
              <w:rPr>
                <w:rFonts w:cstheme="minorHAnsi"/>
                <w:color w:val="333333"/>
                <w:lang w:eastAsia="en-GB"/>
              </w:rPr>
              <w:t xml:space="preserve">itive </w:t>
            </w:r>
            <w:r w:rsidRPr="00622C65">
              <w:rPr>
                <w:rFonts w:cstheme="minorHAnsi"/>
                <w:color w:val="333333"/>
                <w:lang w:eastAsia="en-GB"/>
              </w:rPr>
              <w:t xml:space="preserve">for binding </w:t>
            </w:r>
            <w:proofErr w:type="spellStart"/>
            <w:r w:rsidRPr="00622C65">
              <w:rPr>
                <w:rFonts w:cstheme="minorHAnsi"/>
                <w:color w:val="333333"/>
                <w:lang w:eastAsia="en-GB"/>
              </w:rPr>
              <w:t>ADAbs</w:t>
            </w:r>
            <w:proofErr w:type="spellEnd"/>
            <w:r w:rsidR="00BD6809" w:rsidRPr="00622C65">
              <w:rPr>
                <w:rFonts w:cstheme="minorHAnsi"/>
                <w:color w:val="333333"/>
                <w:lang w:eastAsia="en-GB"/>
              </w:rPr>
              <w:t xml:space="preserve">, </w:t>
            </w:r>
            <w:r w:rsidRPr="00622C65">
              <w:rPr>
                <w:rFonts w:cstheme="minorHAnsi"/>
                <w:color w:val="333333"/>
                <w:lang w:eastAsia="en-GB"/>
              </w:rPr>
              <w:t xml:space="preserve">subsequent </w:t>
            </w:r>
            <w:proofErr w:type="spellStart"/>
            <w:r w:rsidRPr="00622C65">
              <w:rPr>
                <w:rFonts w:cstheme="minorHAnsi"/>
                <w:color w:val="333333"/>
                <w:lang w:eastAsia="en-GB"/>
              </w:rPr>
              <w:t>NAb</w:t>
            </w:r>
            <w:proofErr w:type="spellEnd"/>
            <w:r w:rsidRPr="00622C65">
              <w:rPr>
                <w:rFonts w:cstheme="minorHAnsi"/>
                <w:color w:val="333333"/>
                <w:lang w:eastAsia="en-GB"/>
              </w:rPr>
              <w:t>-assay in a non-cell based bioassay to determine neutralizing activity</w:t>
            </w:r>
          </w:p>
        </w:tc>
      </w:tr>
      <w:tr w:rsidR="00293BCE" w:rsidRPr="00622C65" w14:paraId="109602C1" w14:textId="77777777" w:rsidTr="0052291E">
        <w:trPr>
          <w:trHeight w:val="20"/>
        </w:trPr>
        <w:tc>
          <w:tcPr>
            <w:tcW w:w="581" w:type="pct"/>
            <w:shd w:val="clear" w:color="auto" w:fill="auto"/>
          </w:tcPr>
          <w:p w14:paraId="2220F4CB" w14:textId="745AF610" w:rsidR="00293BCE" w:rsidRPr="00622C65" w:rsidRDefault="00293BCE" w:rsidP="0052291E">
            <w:pPr>
              <w:pStyle w:val="mworthynumber"/>
              <w:spacing w:before="0" w:beforeAutospacing="0" w:after="90" w:afterAutospacing="0"/>
              <w:rPr>
                <w:rFonts w:asciiTheme="minorHAnsi" w:hAnsiTheme="minorHAnsi" w:cstheme="minorHAnsi"/>
                <w:b/>
                <w:color w:val="000000"/>
              </w:rPr>
            </w:pPr>
            <w:r w:rsidRPr="00622C65">
              <w:rPr>
                <w:rFonts w:asciiTheme="minorHAnsi" w:hAnsiTheme="minorHAnsi" w:cstheme="minorHAnsi"/>
                <w:b/>
                <w:color w:val="000000"/>
              </w:rPr>
              <w:t>Cohen</w:t>
            </w:r>
            <w:r w:rsidRPr="00622C65">
              <w:rPr>
                <w:rFonts w:asciiTheme="minorHAnsi" w:hAnsiTheme="minorHAnsi" w:cstheme="minorHAnsi"/>
                <w:color w:val="000000"/>
              </w:rPr>
              <w:fldChar w:fldCharType="begin"/>
            </w:r>
            <w:r w:rsidRPr="00622C65">
              <w:rPr>
                <w:rFonts w:asciiTheme="minorHAnsi" w:hAnsiTheme="minorHAnsi" w:cstheme="minorHAnsi"/>
                <w:color w:val="000000"/>
              </w:rPr>
              <w:instrText xml:space="preserve"> ADDIN EN.CITE &lt;EndNote&gt;&lt;Cite&gt;&lt;Author&gt;Cohen&lt;/Author&gt;&lt;Year&gt;2015&lt;/Year&gt;&lt;RecNum&gt;73&lt;/RecNum&gt;&lt;DisplayText&gt;[51]&lt;/DisplayText&gt;&lt;record&gt;&lt;rec-number&gt;73&lt;/rec-number&gt;&lt;foreign-keys&gt;&lt;key app="EN" db-id="pd9xt00snavet4e5z2sv2d92s0z9wss02xfe" timestamp="1488035469"&gt;73&lt;/key&gt;&lt;key app="ENWeb" db-id=""&gt;0&lt;/key&gt;&lt;/foreign-keys&gt;&lt;ref-type name="Journal Article"&gt;17&lt;/ref-type&gt;&lt;contributors&gt;&lt;authors&gt;&lt;author&gt;Cohen, S.B.&lt;/author&gt;&lt;author&gt;Genovese, M.C.&lt;/author&gt;&lt;author&gt;Choy, E.H.&lt;/author&gt;&lt;author&gt;Perez-Ruiz, F.&lt;/author&gt;&lt;author&gt;Pablos, J.L.&lt;/author&gt;&lt;author&gt;Zhang, N.&lt;/author&gt;&lt;author&gt;Kaur, P.&lt;/author&gt;&lt;/authors&gt;&lt;/contributors&gt;&lt;titles&gt;&lt;title&gt;Randomized, double-blind, Phase 3 study of efficacy and safety of ABP 501 compared with adalimumab in subjects with moderate to severe rheumatoid arthritis [abstract]&lt;/title&gt;&lt;secondary-title&gt;Arthritis Rheumatol&lt;/secondary-title&gt;&lt;/titles&gt;&lt;periodical&gt;&lt;full-title&gt;Arthritis Rheumatol&lt;/full-title&gt;&lt;/periodical&gt;&lt;pages&gt;http://acrabstracts.org/abstract/randomized-double-blind-phase-3-study-of-efficacy-and-safety-of-abp-501-compared-with-adalimumab-in-subjects-with-moderate-to-severe-rheumatoid-arthritis/&lt;/pages&gt;&lt;volume&gt;67 (suppl 10)&lt;/volume&gt;&lt;dates&gt;&lt;year&gt;2015&lt;/year&gt;&lt;/dates&gt;&lt;urls&gt;&lt;related-urls&gt;&lt;url&gt;http://acrabstracts.org/abstract/randomized-double-blind-phase-3-study-of-efficacy-and-safety-of-abp-501-compared-with-adalimumab-in-subjects-with-moderate-to-severe-rheumatoid-arthritis&lt;/url&gt;&lt;/related-urls&gt;&lt;/urls&gt;&lt;/record&gt;&lt;/Cite&gt;&lt;/EndNote&gt;</w:instrText>
            </w:r>
            <w:r w:rsidRPr="00622C65">
              <w:rPr>
                <w:rFonts w:asciiTheme="minorHAnsi" w:hAnsiTheme="minorHAnsi" w:cstheme="minorHAnsi"/>
                <w:color w:val="000000"/>
              </w:rPr>
              <w:fldChar w:fldCharType="separate"/>
            </w:r>
            <w:r w:rsidR="00753C4F" w:rsidRPr="00622C65">
              <w:rPr>
                <w:rFonts w:asciiTheme="minorHAnsi" w:hAnsiTheme="minorHAnsi" w:cstheme="minorHAnsi"/>
                <w:noProof/>
                <w:color w:val="000000"/>
              </w:rPr>
              <w:t>[11</w:t>
            </w:r>
            <w:r w:rsidRPr="00622C65">
              <w:rPr>
                <w:rFonts w:asciiTheme="minorHAnsi" w:hAnsiTheme="minorHAnsi" w:cstheme="minorHAnsi"/>
                <w:noProof/>
                <w:color w:val="000000"/>
              </w:rPr>
              <w:t>]</w:t>
            </w:r>
            <w:r w:rsidRPr="00622C65">
              <w:rPr>
                <w:rFonts w:asciiTheme="minorHAnsi" w:hAnsiTheme="minorHAnsi" w:cstheme="minorHAnsi"/>
                <w:color w:val="000000"/>
              </w:rPr>
              <w:fldChar w:fldCharType="end"/>
            </w:r>
          </w:p>
        </w:tc>
        <w:tc>
          <w:tcPr>
            <w:tcW w:w="4419" w:type="pct"/>
            <w:shd w:val="clear" w:color="auto" w:fill="auto"/>
          </w:tcPr>
          <w:p w14:paraId="655BDF65" w14:textId="77777777" w:rsidR="00293BCE" w:rsidRPr="00622C65" w:rsidRDefault="00293BCE" w:rsidP="0052291E">
            <w:pPr>
              <w:rPr>
                <w:rFonts w:cstheme="minorHAnsi"/>
                <w:color w:val="333333"/>
              </w:rPr>
            </w:pPr>
            <w:r w:rsidRPr="00622C65">
              <w:rPr>
                <w:rFonts w:cstheme="minorHAnsi"/>
                <w:lang w:eastAsia="en-GB"/>
              </w:rPr>
              <w:t>not stated (AB)</w:t>
            </w:r>
          </w:p>
        </w:tc>
      </w:tr>
      <w:tr w:rsidR="00293BCE" w:rsidRPr="00622C65" w14:paraId="63A6F1F9" w14:textId="77777777" w:rsidTr="0052291E">
        <w:trPr>
          <w:trHeight w:val="20"/>
        </w:trPr>
        <w:tc>
          <w:tcPr>
            <w:tcW w:w="581" w:type="pct"/>
            <w:shd w:val="clear" w:color="auto" w:fill="FFE599"/>
          </w:tcPr>
          <w:p w14:paraId="65F47084" w14:textId="77777777" w:rsidR="00293BCE" w:rsidRPr="00622C65" w:rsidRDefault="00293BCE" w:rsidP="0052291E">
            <w:pPr>
              <w:rPr>
                <w:rFonts w:cstheme="minorHAnsi"/>
                <w:b/>
              </w:rPr>
            </w:pPr>
            <w:r w:rsidRPr="00622C65">
              <w:rPr>
                <w:rFonts w:cstheme="minorHAnsi"/>
                <w:b/>
              </w:rPr>
              <w:t>SB4</w:t>
            </w:r>
          </w:p>
        </w:tc>
        <w:tc>
          <w:tcPr>
            <w:tcW w:w="4419" w:type="pct"/>
            <w:shd w:val="clear" w:color="auto" w:fill="FFE599"/>
          </w:tcPr>
          <w:p w14:paraId="6D8D5FF3" w14:textId="77777777" w:rsidR="00293BCE" w:rsidRPr="00622C65" w:rsidRDefault="00293BCE" w:rsidP="0052291E">
            <w:pPr>
              <w:rPr>
                <w:rFonts w:cstheme="minorHAnsi"/>
                <w:b/>
                <w:i/>
              </w:rPr>
            </w:pPr>
          </w:p>
        </w:tc>
      </w:tr>
      <w:tr w:rsidR="00293BCE" w:rsidRPr="00622C65" w14:paraId="66822D0F" w14:textId="77777777" w:rsidTr="0052291E">
        <w:trPr>
          <w:trHeight w:val="20"/>
        </w:trPr>
        <w:tc>
          <w:tcPr>
            <w:tcW w:w="581" w:type="pct"/>
            <w:shd w:val="clear" w:color="auto" w:fill="auto"/>
          </w:tcPr>
          <w:p w14:paraId="169DD1AC" w14:textId="4565641D" w:rsidR="00293BCE" w:rsidRPr="00622C65" w:rsidRDefault="00643833" w:rsidP="0052291E">
            <w:pPr>
              <w:shd w:val="clear" w:color="auto" w:fill="FFFFFF"/>
              <w:rPr>
                <w:rFonts w:cstheme="minorHAnsi"/>
                <w:b/>
                <w:lang w:eastAsia="en-GB"/>
              </w:rPr>
            </w:pPr>
            <w:hyperlink r:id="rId10" w:history="1">
              <w:r w:rsidR="00293BCE" w:rsidRPr="00622C65">
                <w:rPr>
                  <w:rFonts w:cstheme="minorHAnsi"/>
                  <w:b/>
                  <w:lang w:eastAsia="en-GB"/>
                </w:rPr>
                <w:t>Emery</w:t>
              </w:r>
            </w:hyperlink>
            <w:r w:rsidR="00293BCE"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FbWVyeTwvQXV0aG9yPjxZZWFyPjIwMTc8L1llYXI+PFJl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=
</w:fldData>
              </w:fldChar>
            </w:r>
            <w:r w:rsidR="00293BCE" w:rsidRPr="00622C65">
              <w:rPr>
                <w:rFonts w:cstheme="minorHAnsi"/>
                <w:lang w:eastAsia="en-GB"/>
              </w:rPr>
              <w:instrText xml:space="preserve"> ADDIN EN.CITE </w:instrText>
            </w:r>
            <w:r w:rsidR="00293BCE"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FbWVyeTwvQXV0aG9yPjxZZWFyPjIwMTc8L1llYXI+PFJl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=
</w:fldData>
              </w:fldChar>
            </w:r>
            <w:r w:rsidR="00293BCE" w:rsidRPr="00622C65">
              <w:rPr>
                <w:rFonts w:cstheme="minorHAnsi"/>
                <w:lang w:eastAsia="en-GB"/>
              </w:rPr>
              <w:instrText xml:space="preserve"> ADDIN EN.CITE.DATA </w:instrText>
            </w:r>
            <w:r w:rsidR="00293BCE" w:rsidRPr="00622C65">
              <w:rPr>
                <w:rFonts w:cstheme="minorHAnsi"/>
                <w:lang w:eastAsia="en-GB"/>
              </w:rPr>
            </w:r>
            <w:r w:rsidR="00293BCE" w:rsidRPr="00622C65">
              <w:rPr>
                <w:rFonts w:cstheme="minorHAnsi"/>
                <w:lang w:eastAsia="en-GB"/>
              </w:rPr>
              <w:fldChar w:fldCharType="end"/>
            </w:r>
            <w:r w:rsidR="00293BCE" w:rsidRPr="00622C65">
              <w:rPr>
                <w:rFonts w:cstheme="minorHAnsi"/>
                <w:lang w:eastAsia="en-GB"/>
              </w:rPr>
            </w:r>
            <w:r w:rsidR="00293BCE" w:rsidRPr="00622C65">
              <w:rPr>
                <w:rFonts w:cstheme="minorHAnsi"/>
                <w:lang w:eastAsia="en-GB"/>
              </w:rPr>
              <w:fldChar w:fldCharType="separate"/>
            </w:r>
            <w:r w:rsidR="00753C4F" w:rsidRPr="00622C65">
              <w:rPr>
                <w:rFonts w:cstheme="minorHAnsi"/>
                <w:noProof/>
                <w:lang w:eastAsia="en-GB"/>
              </w:rPr>
              <w:t>[12</w:t>
            </w:r>
            <w:r w:rsidR="00293BCE" w:rsidRPr="00622C65">
              <w:rPr>
                <w:rFonts w:cstheme="minorHAnsi"/>
                <w:noProof/>
                <w:lang w:eastAsia="en-GB"/>
              </w:rPr>
              <w:t>]</w:t>
            </w:r>
            <w:r w:rsidR="00293BCE" w:rsidRPr="00622C65">
              <w:rPr>
                <w:rFonts w:cstheme="minorHAnsi"/>
                <w:lang w:eastAsia="en-GB"/>
              </w:rPr>
              <w:fldChar w:fldCharType="end"/>
            </w:r>
          </w:p>
        </w:tc>
        <w:tc>
          <w:tcPr>
            <w:tcW w:w="4419" w:type="pct"/>
            <w:shd w:val="clear" w:color="auto" w:fill="auto"/>
          </w:tcPr>
          <w:p w14:paraId="3F8182C2" w14:textId="41F9C99A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</w:rPr>
              <w:t>ECL bridging assay (</w:t>
            </w:r>
            <w:proofErr w:type="spellStart"/>
            <w:r w:rsidRPr="00622C65">
              <w:rPr>
                <w:rFonts w:cstheme="minorHAnsi"/>
              </w:rPr>
              <w:t>Meso</w:t>
            </w:r>
            <w:proofErr w:type="spellEnd"/>
            <w:r w:rsidRPr="00622C65">
              <w:rPr>
                <w:rFonts w:cstheme="minorHAnsi"/>
              </w:rPr>
              <w:t xml:space="preserve"> Scale Discovery, Rockville, MD, USA) for screening </w:t>
            </w:r>
            <w:r w:rsidR="00BD6809" w:rsidRPr="00622C65">
              <w:rPr>
                <w:rFonts w:cstheme="minorHAnsi"/>
              </w:rPr>
              <w:t>and</w:t>
            </w:r>
            <w:r w:rsidRPr="00622C65">
              <w:rPr>
                <w:rFonts w:cstheme="minorHAnsi"/>
              </w:rPr>
              <w:t xml:space="preserve"> confirmator</w:t>
            </w:r>
            <w:r w:rsidR="00BD6809" w:rsidRPr="00622C65">
              <w:rPr>
                <w:rFonts w:cstheme="minorHAnsi"/>
              </w:rPr>
              <w:t xml:space="preserve">y assay for </w:t>
            </w:r>
            <w:proofErr w:type="spellStart"/>
            <w:r w:rsidR="00BD6809" w:rsidRPr="00622C65">
              <w:rPr>
                <w:rFonts w:cstheme="minorHAnsi"/>
              </w:rPr>
              <w:t>ADAb</w:t>
            </w:r>
            <w:proofErr w:type="spellEnd"/>
            <w:r w:rsidR="00BD6809" w:rsidRPr="00622C65">
              <w:rPr>
                <w:rFonts w:cstheme="minorHAnsi"/>
              </w:rPr>
              <w:t xml:space="preserve"> determination</w:t>
            </w:r>
          </w:p>
        </w:tc>
      </w:tr>
      <w:tr w:rsidR="00293BCE" w:rsidRPr="00622C65" w14:paraId="0E3E756F" w14:textId="77777777" w:rsidTr="0052291E">
        <w:trPr>
          <w:trHeight w:val="20"/>
        </w:trPr>
        <w:tc>
          <w:tcPr>
            <w:tcW w:w="581" w:type="pct"/>
            <w:shd w:val="clear" w:color="auto" w:fill="auto"/>
          </w:tcPr>
          <w:p w14:paraId="2B077776" w14:textId="72A8B1DC" w:rsidR="00293BCE" w:rsidRPr="00622C65" w:rsidRDefault="00293BCE" w:rsidP="0052291E">
            <w:pPr>
              <w:autoSpaceDE w:val="0"/>
              <w:autoSpaceDN w:val="0"/>
              <w:adjustRightInd w:val="0"/>
              <w:rPr>
                <w:rFonts w:cstheme="minorHAnsi"/>
                <w:b/>
                <w:color w:val="333333"/>
              </w:rPr>
            </w:pPr>
            <w:r w:rsidRPr="00622C65">
              <w:rPr>
                <w:rFonts w:cstheme="minorHAnsi"/>
                <w:b/>
                <w:color w:val="333333"/>
              </w:rPr>
              <w:t>Lee</w:t>
            </w:r>
            <w:r w:rsidRPr="00622C65">
              <w:rPr>
                <w:rFonts w:cstheme="minorHAnsi"/>
                <w:color w:val="333333"/>
              </w:rPr>
              <w:fldChar w:fldCharType="begin"/>
            </w:r>
            <w:r w:rsidRPr="00622C65">
              <w:rPr>
                <w:rFonts w:cstheme="minorHAnsi"/>
                <w:color w:val="333333"/>
              </w:rPr>
              <w:instrText xml:space="preserve"> ADDIN EN.CITE &lt;EndNote&gt;&lt;Cite&gt;&lt;Author&gt;Lee&lt;/Author&gt;&lt;Year&gt;2016&lt;/Year&gt;&lt;RecNum&gt;129&lt;/RecNum&gt;&lt;DisplayText&gt;[94]&lt;/DisplayText&gt;&lt;record&gt;&lt;rec-number&gt;129&lt;/rec-number&gt;&lt;foreign-keys&gt;&lt;key app="EN" db-id="pd9xt00snavet4e5z2sv2d92s0z9wss02xfe" timestamp="1488035527"&gt;129&lt;/key&gt;&lt;key app="ENWeb" db-id=""&gt;0&lt;/key&gt;&lt;/foreign-keys&gt;&lt;ref-type name="Journal Article"&gt;17&lt;/ref-type&gt;&lt;contributors&gt;&lt;authors&gt;&lt;author&gt;Lee, Y. J.&lt;/author&gt;&lt;author&gt;Shin, D.&lt;/author&gt;&lt;author&gt;Kim, Y.&lt;/author&gt;&lt;author&gt;Kang, J.&lt;/author&gt;&lt;author&gt;Gauliard, A.&lt;/author&gt;&lt;author&gt;Fuhr, R.&lt;/author&gt;&lt;/authors&gt;&lt;/contributors&gt;&lt;auth-address&gt;Samsung Bioepis Co., Ltd., Incheon, Republic of Korea.&amp;#xD;PAREXEL International Early Phase Clinical Unit, Berlin, Germany.&lt;/auth-address&gt;&lt;titles&gt;&lt;title&gt;A randomized phase l pharmacokinetic study comparing SB4 and etanercept reference product (Enbrel®) in healthy subjects&lt;/title&gt;&lt;secondary-title&gt;Br J Clin Pharmacol&lt;/secondary-title&gt;&lt;/titles&gt;&lt;periodical&gt;&lt;full-title&gt;Br J Clin Pharmacol&lt;/full-title&gt;&lt;/periodical&gt;&lt;pages&gt;64-73&lt;/pages&gt;&lt;volume&gt;82&lt;/volume&gt;&lt;number&gt;1&lt;/number&gt;&lt;keywords&gt;&lt;keyword&gt;Sb4&lt;/keyword&gt;&lt;keyword&gt;biosimilar&lt;/keyword&gt;&lt;keyword&gt;etanercept&lt;/keyword&gt;&lt;keyword&gt;immunogenicity&lt;/keyword&gt;&lt;keyword&gt;pharmacokinetics&lt;/keyword&gt;&lt;keyword&gt;safety&lt;/keyword&gt;&lt;/keywords&gt;&lt;dates&gt;&lt;year&gt;2016&lt;/year&gt;&lt;pub-dates&gt;&lt;date&gt;Jul&lt;/date&gt;&lt;/pub-dates&gt;&lt;/dates&gt;&lt;isbn&gt;1365-2125 (Electronic)&amp;#xD;0306-5251 (Linking)&lt;/isbn&gt;&lt;accession-num&gt;26972584&lt;/accession-num&gt;&lt;urls&gt;&lt;related-urls&gt;&lt;url&gt;https://www.ncbi.nlm.nih.gov/pubmed/26972584&lt;/url&gt;&lt;/related-urls&gt;&lt;/urls&gt;&lt;custom2&gt;PMC4917797&lt;/custom2&gt;&lt;electronic-resource-num&gt;10.1111/bcp.12929&lt;/electronic-resource-num&gt;&lt;/record&gt;&lt;/Cite&gt;&lt;/EndNote&gt;</w:instrText>
            </w:r>
            <w:r w:rsidRPr="00622C65">
              <w:rPr>
                <w:rFonts w:cstheme="minorHAnsi"/>
                <w:color w:val="333333"/>
              </w:rPr>
              <w:fldChar w:fldCharType="separate"/>
            </w:r>
            <w:r w:rsidR="00753C4F" w:rsidRPr="00622C65">
              <w:rPr>
                <w:rFonts w:cstheme="minorHAnsi"/>
                <w:noProof/>
                <w:color w:val="333333"/>
              </w:rPr>
              <w:t>[2</w:t>
            </w:r>
            <w:r w:rsidRPr="00622C65">
              <w:rPr>
                <w:rFonts w:cstheme="minorHAnsi"/>
                <w:noProof/>
                <w:color w:val="333333"/>
              </w:rPr>
              <w:t>]</w:t>
            </w:r>
            <w:r w:rsidRPr="00622C65">
              <w:rPr>
                <w:rFonts w:cstheme="minorHAnsi"/>
                <w:color w:val="333333"/>
              </w:rPr>
              <w:fldChar w:fldCharType="end"/>
            </w:r>
          </w:p>
        </w:tc>
        <w:tc>
          <w:tcPr>
            <w:tcW w:w="4419" w:type="pct"/>
            <w:shd w:val="clear" w:color="auto" w:fill="auto"/>
          </w:tcPr>
          <w:p w14:paraId="587EA9A1" w14:textId="76E1BD9B" w:rsidR="00293BCE" w:rsidRPr="00622C65" w:rsidRDefault="00293BCE" w:rsidP="00BD6809">
            <w:pPr>
              <w:autoSpaceDE w:val="0"/>
              <w:autoSpaceDN w:val="0"/>
              <w:adjustRightInd w:val="0"/>
              <w:rPr>
                <w:rFonts w:cstheme="minorHAnsi"/>
                <w:color w:val="333333"/>
              </w:rPr>
            </w:pPr>
            <w:r w:rsidRPr="00622C65">
              <w:rPr>
                <w:rFonts w:cstheme="minorHAnsi"/>
                <w:color w:val="333333"/>
              </w:rPr>
              <w:t>ECL</w:t>
            </w:r>
            <w:r w:rsidR="00BD6809" w:rsidRPr="00622C65">
              <w:rPr>
                <w:rFonts w:cstheme="minorHAnsi"/>
                <w:color w:val="333333"/>
              </w:rPr>
              <w:t xml:space="preserve">; screen for presence of </w:t>
            </w:r>
            <w:proofErr w:type="spellStart"/>
            <w:r w:rsidR="00BD6809" w:rsidRPr="00622C65">
              <w:rPr>
                <w:rFonts w:cstheme="minorHAnsi"/>
                <w:color w:val="333333"/>
              </w:rPr>
              <w:t>ADAbs</w:t>
            </w:r>
            <w:proofErr w:type="spellEnd"/>
            <w:r w:rsidR="00BD6809" w:rsidRPr="00622C65">
              <w:rPr>
                <w:rFonts w:cstheme="minorHAnsi"/>
                <w:color w:val="333333"/>
              </w:rPr>
              <w:t xml:space="preserve"> and</w:t>
            </w:r>
            <w:r w:rsidRPr="00622C65">
              <w:rPr>
                <w:rFonts w:cstheme="minorHAnsi"/>
                <w:color w:val="333333"/>
              </w:rPr>
              <w:t xml:space="preserve"> cell-based assay to determine whether </w:t>
            </w:r>
            <w:proofErr w:type="spellStart"/>
            <w:r w:rsidRPr="00622C65">
              <w:rPr>
                <w:rFonts w:cstheme="minorHAnsi"/>
                <w:color w:val="333333"/>
              </w:rPr>
              <w:t>ADAb</w:t>
            </w:r>
            <w:proofErr w:type="spellEnd"/>
            <w:r w:rsidRPr="00622C65">
              <w:rPr>
                <w:rFonts w:cstheme="minorHAnsi"/>
                <w:color w:val="333333"/>
              </w:rPr>
              <w:t xml:space="preserve"> pos</w:t>
            </w:r>
            <w:r w:rsidR="00BD6809" w:rsidRPr="00622C65">
              <w:rPr>
                <w:rFonts w:cstheme="minorHAnsi"/>
                <w:color w:val="333333"/>
              </w:rPr>
              <w:t>itive</w:t>
            </w:r>
            <w:r w:rsidRPr="00622C65">
              <w:rPr>
                <w:rFonts w:cstheme="minorHAnsi"/>
                <w:color w:val="333333"/>
              </w:rPr>
              <w:t xml:space="preserve"> sa</w:t>
            </w:r>
            <w:r w:rsidR="00BD6809" w:rsidRPr="00622C65">
              <w:rPr>
                <w:rFonts w:cstheme="minorHAnsi"/>
                <w:color w:val="333333"/>
              </w:rPr>
              <w:t>mples had neutralizing activity</w:t>
            </w:r>
          </w:p>
        </w:tc>
      </w:tr>
      <w:tr w:rsidR="00293BCE" w:rsidRPr="00622C65" w14:paraId="270B240F" w14:textId="77777777" w:rsidTr="0052291E">
        <w:trPr>
          <w:trHeight w:val="20"/>
        </w:trPr>
        <w:tc>
          <w:tcPr>
            <w:tcW w:w="581" w:type="pct"/>
            <w:shd w:val="clear" w:color="auto" w:fill="FFE599"/>
          </w:tcPr>
          <w:p w14:paraId="0D2BE50A" w14:textId="77777777" w:rsidR="00293BCE" w:rsidRPr="00622C65" w:rsidRDefault="00293BCE" w:rsidP="0052291E">
            <w:pPr>
              <w:autoSpaceDE w:val="0"/>
              <w:autoSpaceDN w:val="0"/>
              <w:adjustRightInd w:val="0"/>
              <w:rPr>
                <w:rFonts w:cstheme="minorHAnsi"/>
                <w:b/>
                <w:color w:val="333333"/>
              </w:rPr>
            </w:pPr>
            <w:r w:rsidRPr="00622C65">
              <w:rPr>
                <w:rFonts w:cstheme="minorHAnsi"/>
                <w:b/>
                <w:color w:val="333333"/>
              </w:rPr>
              <w:t>GP2015</w:t>
            </w:r>
          </w:p>
        </w:tc>
        <w:tc>
          <w:tcPr>
            <w:tcW w:w="4419" w:type="pct"/>
            <w:shd w:val="clear" w:color="auto" w:fill="FFE599"/>
          </w:tcPr>
          <w:p w14:paraId="67FE6F92" w14:textId="77777777" w:rsidR="00293BCE" w:rsidRPr="00622C65" w:rsidRDefault="00293BCE" w:rsidP="0052291E">
            <w:pPr>
              <w:autoSpaceDE w:val="0"/>
              <w:autoSpaceDN w:val="0"/>
              <w:adjustRightInd w:val="0"/>
              <w:rPr>
                <w:rFonts w:cstheme="minorHAnsi"/>
                <w:b/>
                <w:i/>
                <w:color w:val="333333"/>
              </w:rPr>
            </w:pPr>
          </w:p>
        </w:tc>
      </w:tr>
      <w:tr w:rsidR="00293BCE" w:rsidRPr="00622C65" w14:paraId="618C0F7B" w14:textId="77777777" w:rsidTr="0052291E">
        <w:trPr>
          <w:trHeight w:val="20"/>
        </w:trPr>
        <w:tc>
          <w:tcPr>
            <w:tcW w:w="581" w:type="pct"/>
            <w:shd w:val="clear" w:color="auto" w:fill="auto"/>
          </w:tcPr>
          <w:p w14:paraId="71731C21" w14:textId="77777777" w:rsidR="00293BCE" w:rsidRPr="00622C65" w:rsidRDefault="00293BCE" w:rsidP="0052291E">
            <w:pPr>
              <w:rPr>
                <w:rFonts w:cstheme="minorHAnsi"/>
                <w:b/>
                <w:color w:val="333333"/>
                <w:shd w:val="clear" w:color="auto" w:fill="F5F5F5"/>
              </w:rPr>
            </w:pPr>
            <w:r w:rsidRPr="00622C65">
              <w:rPr>
                <w:rFonts w:cstheme="minorHAnsi"/>
                <w:b/>
                <w:color w:val="333333"/>
                <w:shd w:val="clear" w:color="auto" w:fill="F5F5F5"/>
              </w:rPr>
              <w:t xml:space="preserve">EUDRA-CT </w:t>
            </w:r>
            <w:proofErr w:type="spellStart"/>
            <w:r w:rsidRPr="00622C65">
              <w:rPr>
                <w:rFonts w:cstheme="minorHAnsi"/>
                <w:b/>
                <w:color w:val="333333"/>
                <w:shd w:val="clear" w:color="auto" w:fill="F5F5F5"/>
              </w:rPr>
              <w:t>Nr</w:t>
            </w:r>
            <w:proofErr w:type="spellEnd"/>
            <w:r w:rsidRPr="00622C65">
              <w:rPr>
                <w:rFonts w:cstheme="minorHAnsi"/>
                <w:b/>
                <w:color w:val="333333"/>
                <w:shd w:val="clear" w:color="auto" w:fill="F5F5F5"/>
              </w:rPr>
              <w:t xml:space="preserve"> 2012-002009-23</w:t>
            </w:r>
          </w:p>
        </w:tc>
        <w:tc>
          <w:tcPr>
            <w:tcW w:w="4419" w:type="pct"/>
            <w:shd w:val="clear" w:color="auto" w:fill="auto"/>
          </w:tcPr>
          <w:p w14:paraId="08EC0518" w14:textId="273F2D7B" w:rsidR="00293BCE" w:rsidRPr="00622C65" w:rsidRDefault="00293BCE" w:rsidP="00BD6809">
            <w:pPr>
              <w:rPr>
                <w:rFonts w:cstheme="minorHAnsi"/>
              </w:rPr>
            </w:pPr>
            <w:r w:rsidRPr="00622C65">
              <w:rPr>
                <w:rFonts w:cstheme="minorHAnsi"/>
              </w:rPr>
              <w:t xml:space="preserve">ECL for </w:t>
            </w:r>
            <w:proofErr w:type="spellStart"/>
            <w:r w:rsidRPr="00622C65">
              <w:rPr>
                <w:rFonts w:cstheme="minorHAnsi"/>
              </w:rPr>
              <w:t>ADAb</w:t>
            </w:r>
            <w:proofErr w:type="spellEnd"/>
            <w:r w:rsidRPr="00622C65">
              <w:rPr>
                <w:rFonts w:cstheme="minorHAnsi"/>
              </w:rPr>
              <w:t xml:space="preserve"> development evaluation</w:t>
            </w:r>
            <w:r w:rsidR="00BD6809" w:rsidRPr="00622C65">
              <w:rPr>
                <w:rFonts w:cstheme="minorHAnsi"/>
              </w:rPr>
              <w:t xml:space="preserve"> and competitive ligand binding </w:t>
            </w:r>
            <w:proofErr w:type="spellStart"/>
            <w:r w:rsidR="00BD6809" w:rsidRPr="00622C65">
              <w:rPr>
                <w:rFonts w:cstheme="minorHAnsi"/>
              </w:rPr>
              <w:t>neutralising</w:t>
            </w:r>
            <w:proofErr w:type="spellEnd"/>
            <w:r w:rsidR="00BD6809" w:rsidRPr="00622C65">
              <w:rPr>
                <w:rFonts w:cstheme="minorHAnsi"/>
              </w:rPr>
              <w:t xml:space="preserve"> assay for </w:t>
            </w:r>
            <w:proofErr w:type="spellStart"/>
            <w:r w:rsidRPr="00622C65">
              <w:rPr>
                <w:rFonts w:cstheme="minorHAnsi"/>
              </w:rPr>
              <w:t>neutralising</w:t>
            </w:r>
            <w:proofErr w:type="spellEnd"/>
            <w:r w:rsidRPr="00622C65">
              <w:rPr>
                <w:rFonts w:cstheme="minorHAnsi"/>
              </w:rPr>
              <w:t xml:space="preserve"> capacity</w:t>
            </w:r>
          </w:p>
        </w:tc>
      </w:tr>
      <w:tr w:rsidR="00293BCE" w:rsidRPr="00622C65" w14:paraId="41618878" w14:textId="77777777" w:rsidTr="0052291E">
        <w:trPr>
          <w:trHeight w:val="20"/>
        </w:trPr>
        <w:tc>
          <w:tcPr>
            <w:tcW w:w="581" w:type="pct"/>
            <w:shd w:val="clear" w:color="auto" w:fill="auto"/>
          </w:tcPr>
          <w:p w14:paraId="553AD080" w14:textId="6E7545C8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</w:rPr>
              <w:t>von Richter</w:t>
            </w:r>
            <w:r w:rsidRPr="00622C65">
              <w:rPr>
                <w:rFonts w:cstheme="minorHAnsi"/>
              </w:rPr>
              <w:fldChar w:fldCharType="begin"/>
            </w:r>
            <w:r w:rsidRPr="00622C65">
              <w:rPr>
                <w:rFonts w:cstheme="minorHAnsi"/>
              </w:rPr>
              <w:instrText xml:space="preserve"> ADDIN EN.CITE &lt;EndNote&gt;&lt;Cite&gt;&lt;Author&gt;von Richter&lt;/Author&gt;&lt;Year&gt;2016&lt;/Year&gt;&lt;RecNum&gt;192&lt;/RecNum&gt;&lt;DisplayText&gt;[20]&lt;/DisplayText&gt;&lt;record&gt;&lt;rec-number&gt;192&lt;/rec-number&gt;&lt;foreign-keys&gt;&lt;key app="EN" db-id="pd9xt00snavet4e5z2sv2d92s0z9wss02xfe" timestamp="1488035586"&gt;192&lt;/key&gt;&lt;key app="ENWeb" db-id=""&gt;0&lt;/key&gt;&lt;/foreign-keys&gt;&lt;ref-type name="Journal Article"&gt;17&lt;/ref-type&gt;&lt;contributors&gt;&lt;authors&gt;&lt;author&gt;von Richter, O.&lt;/author&gt;&lt;author&gt;Skerjanec, A.&lt;/author&gt;&lt;author&gt;Afonso, M.&lt;/author&gt;&lt;author&gt;Sanguino Heinrich, S.&lt;/author&gt;&lt;author&gt;Poetzl, J.&lt;/author&gt;&lt;author&gt;Woehling, H.&lt;/author&gt;&lt;author&gt;Velinova, M.&lt;/author&gt;&lt;author&gt;Koch, A.&lt;/author&gt;&lt;author&gt;Kollins, D.&lt;/author&gt;&lt;author&gt;Macke, L.&lt;/author&gt;&lt;author&gt;Wuerth, G.&lt;/author&gt;&lt;/authors&gt;&lt;/contributors&gt;&lt;auth-address&gt;Global Clinical Development, Biopharmaceuticals, Hexal AG, Holzkirchen, Germany.&amp;#xD;Global Clinical Development, Biopharmaceuticals, Sandoz AG, Basel, Switzerland.&amp;#xD;PRA Health Sciences, Zuidlaren, The Netherlands.&amp;#xD;PAREXEL Early Phase Clinical Unit, Northwick Park Hospital, Harrow, UK.&lt;/auth-address&gt;&lt;titles&gt;&lt;title&gt;GP2015, a proposed etanercept biosimilar: Pharmacokinetic similarity to its reference product and comparison of its autoinjector device with prefilled syringes&lt;/title&gt;&lt;secondary-title&gt;Br J Clin Pharmacol&lt;/secondary-title&gt;&lt;/titles&gt;&lt;periodical&gt;&lt;full-title&gt;Br J Clin Pharmacol&lt;/full-title&gt;&lt;/periodical&gt;&lt;keywords&gt;&lt;keyword&gt;Gp2015&lt;/keyword&gt;&lt;keyword&gt;autoinjector&lt;/keyword&gt;&lt;keyword&gt;bioequivalence&lt;/keyword&gt;&lt;keyword&gt;biosimilar&lt;/keyword&gt;&lt;keyword&gt;etanercept&lt;/keyword&gt;&lt;keyword&gt;pharmacokinetics&lt;/keyword&gt;&lt;keyword&gt;subcutaneous administration&lt;/keyword&gt;&lt;/keywords&gt;&lt;dates&gt;&lt;year&gt;2016&lt;/year&gt;&lt;pub-dates&gt;&lt;date&gt;Oct 27&lt;/date&gt;&lt;/pub-dates&gt;&lt;/dates&gt;&lt;isbn&gt;1365-2125 (Electronic)&amp;#xD;0306-5251 (Linking)&lt;/isbn&gt;&lt;accession-num&gt;27790726&lt;/accession-num&gt;&lt;urls&gt;&lt;related-urls&gt;&lt;url&gt;https://www.ncbi.nlm.nih.gov/pubmed/27790726&lt;/url&gt;&lt;/related-urls&gt;&lt;/urls&gt;&lt;electronic-resource-num&gt;10.1111/bcp.13170&lt;/electronic-resource-num&gt;&lt;/record&gt;&lt;/Cite&gt;&lt;/EndNote&gt;</w:instrText>
            </w:r>
            <w:r w:rsidRPr="00622C65">
              <w:rPr>
                <w:rFonts w:cstheme="minorHAnsi"/>
              </w:rPr>
              <w:fldChar w:fldCharType="separate"/>
            </w:r>
            <w:r w:rsidR="00753C4F" w:rsidRPr="00622C65">
              <w:rPr>
                <w:rFonts w:cstheme="minorHAnsi"/>
                <w:noProof/>
              </w:rPr>
              <w:t>[3</w:t>
            </w:r>
            <w:r w:rsidRPr="00622C65">
              <w:rPr>
                <w:rFonts w:cstheme="minorHAnsi"/>
                <w:noProof/>
              </w:rPr>
              <w:t>]</w:t>
            </w:r>
            <w:r w:rsidRPr="00622C65">
              <w:rPr>
                <w:rFonts w:cstheme="minorHAnsi"/>
              </w:rPr>
              <w:fldChar w:fldCharType="end"/>
            </w:r>
          </w:p>
        </w:tc>
        <w:tc>
          <w:tcPr>
            <w:tcW w:w="4419" w:type="pct"/>
            <w:shd w:val="clear" w:color="auto" w:fill="auto"/>
          </w:tcPr>
          <w:p w14:paraId="4C5DB124" w14:textId="4E62AE0D" w:rsidR="00293BCE" w:rsidRPr="00622C65" w:rsidRDefault="00293BCE" w:rsidP="00034C87">
            <w:pPr>
              <w:pStyle w:val="BodyText"/>
              <w:ind w:right="112"/>
              <w:jc w:val="both"/>
              <w:rPr>
                <w:rFonts w:asciiTheme="minorHAnsi" w:hAnsiTheme="minorHAnsi" w:cstheme="minorHAnsi"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sz w:val="24"/>
                <w:szCs w:val="24"/>
              </w:rPr>
              <w:t xml:space="preserve">ECL screening for </w:t>
            </w:r>
            <w:proofErr w:type="spellStart"/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ADAb</w:t>
            </w:r>
            <w:proofErr w:type="spellEnd"/>
            <w:r w:rsidRPr="00622C65">
              <w:rPr>
                <w:rFonts w:asciiTheme="minorHAnsi" w:hAnsiTheme="minorHAnsi" w:cstheme="minorHAnsi"/>
                <w:sz w:val="24"/>
                <w:szCs w:val="24"/>
              </w:rPr>
              <w:t xml:space="preserve"> </w:t>
            </w:r>
            <w:r w:rsidR="00BD6809" w:rsidRPr="00622C65">
              <w:rPr>
                <w:rFonts w:asciiTheme="minorHAnsi" w:hAnsiTheme="minorHAnsi" w:cstheme="minorHAnsi"/>
                <w:sz w:val="24"/>
                <w:szCs w:val="24"/>
              </w:rPr>
              <w:t xml:space="preserve">and </w:t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ECL confirmatory assay</w:t>
            </w:r>
            <w:r w:rsidR="00034C87" w:rsidRPr="00622C65">
              <w:rPr>
                <w:rFonts w:asciiTheme="minorHAnsi" w:hAnsiTheme="minorHAnsi" w:cstheme="minorHAnsi"/>
                <w:sz w:val="24"/>
                <w:szCs w:val="24"/>
              </w:rPr>
              <w:t xml:space="preserve"> and</w:t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t xml:space="preserve"> </w:t>
            </w:r>
            <w:r w:rsidR="00034C87" w:rsidRPr="00622C65">
              <w:rPr>
                <w:rFonts w:asciiTheme="minorHAnsi" w:hAnsiTheme="minorHAnsi" w:cstheme="minorHAnsi"/>
                <w:sz w:val="24"/>
                <w:szCs w:val="24"/>
              </w:rPr>
              <w:t xml:space="preserve">competitive ligand binding </w:t>
            </w:r>
            <w:proofErr w:type="spellStart"/>
            <w:r w:rsidR="00034C87" w:rsidRPr="00622C65">
              <w:rPr>
                <w:rFonts w:asciiTheme="minorHAnsi" w:hAnsiTheme="minorHAnsi" w:cstheme="minorHAnsi"/>
                <w:sz w:val="24"/>
                <w:szCs w:val="24"/>
              </w:rPr>
              <w:t>neutralising</w:t>
            </w:r>
            <w:proofErr w:type="spellEnd"/>
            <w:r w:rsidR="00034C87" w:rsidRPr="00622C65">
              <w:rPr>
                <w:rFonts w:asciiTheme="minorHAnsi" w:hAnsiTheme="minorHAnsi" w:cstheme="minorHAnsi"/>
                <w:sz w:val="24"/>
                <w:szCs w:val="24"/>
              </w:rPr>
              <w:t xml:space="preserve"> (</w:t>
            </w:r>
            <w:proofErr w:type="spellStart"/>
            <w:r w:rsidR="00034C87" w:rsidRPr="00622C65">
              <w:rPr>
                <w:rFonts w:asciiTheme="minorHAnsi" w:hAnsiTheme="minorHAnsi" w:cstheme="minorHAnsi"/>
                <w:sz w:val="24"/>
                <w:szCs w:val="24"/>
              </w:rPr>
              <w:t>NAb</w:t>
            </w:r>
            <w:proofErr w:type="spellEnd"/>
            <w:r w:rsidR="00034C87" w:rsidRPr="00622C65">
              <w:rPr>
                <w:rFonts w:asciiTheme="minorHAnsi" w:hAnsiTheme="minorHAnsi" w:cstheme="minorHAnsi"/>
                <w:sz w:val="24"/>
                <w:szCs w:val="24"/>
              </w:rPr>
              <w:t xml:space="preserve">) assay to evaluate </w:t>
            </w:r>
            <w:proofErr w:type="spellStart"/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neutralising</w:t>
            </w:r>
            <w:proofErr w:type="spellEnd"/>
            <w:r w:rsidRPr="00622C65">
              <w:rPr>
                <w:rFonts w:asciiTheme="minorHAnsi" w:hAnsiTheme="minorHAnsi" w:cstheme="minorHAnsi"/>
                <w:sz w:val="24"/>
                <w:szCs w:val="24"/>
              </w:rPr>
              <w:t xml:space="preserve"> capacity of </w:t>
            </w:r>
            <w:proofErr w:type="spellStart"/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ADAbs</w:t>
            </w:r>
            <w:proofErr w:type="spellEnd"/>
          </w:p>
        </w:tc>
      </w:tr>
      <w:tr w:rsidR="00293BCE" w:rsidRPr="00622C65" w14:paraId="115F25DE" w14:textId="77777777" w:rsidTr="0052291E">
        <w:trPr>
          <w:trHeight w:val="20"/>
        </w:trPr>
        <w:tc>
          <w:tcPr>
            <w:tcW w:w="581" w:type="pct"/>
            <w:shd w:val="clear" w:color="auto" w:fill="FFE599"/>
          </w:tcPr>
          <w:p w14:paraId="55BD4DFE" w14:textId="77777777" w:rsidR="00293BCE" w:rsidRPr="00622C65" w:rsidRDefault="00293BCE" w:rsidP="0052291E">
            <w:pPr>
              <w:autoSpaceDE w:val="0"/>
              <w:autoSpaceDN w:val="0"/>
              <w:adjustRightInd w:val="0"/>
              <w:rPr>
                <w:rFonts w:cstheme="minorHAnsi"/>
                <w:b/>
                <w:color w:val="333333"/>
              </w:rPr>
            </w:pPr>
            <w:r w:rsidRPr="00622C65">
              <w:rPr>
                <w:rFonts w:cstheme="minorHAnsi"/>
                <w:b/>
                <w:color w:val="333333"/>
              </w:rPr>
              <w:t>SB2</w:t>
            </w:r>
          </w:p>
        </w:tc>
        <w:tc>
          <w:tcPr>
            <w:tcW w:w="4419" w:type="pct"/>
            <w:shd w:val="clear" w:color="auto" w:fill="FFE599"/>
          </w:tcPr>
          <w:p w14:paraId="5A65E06A" w14:textId="77777777" w:rsidR="00293BCE" w:rsidRPr="00622C65" w:rsidRDefault="00293BCE" w:rsidP="0052291E">
            <w:pPr>
              <w:autoSpaceDE w:val="0"/>
              <w:autoSpaceDN w:val="0"/>
              <w:adjustRightInd w:val="0"/>
              <w:rPr>
                <w:rFonts w:cstheme="minorHAnsi"/>
                <w:color w:val="333333"/>
              </w:rPr>
            </w:pPr>
          </w:p>
        </w:tc>
      </w:tr>
      <w:tr w:rsidR="00293BCE" w:rsidRPr="00622C65" w14:paraId="27651B17" w14:textId="77777777" w:rsidTr="0052291E">
        <w:trPr>
          <w:trHeight w:val="281"/>
        </w:trPr>
        <w:tc>
          <w:tcPr>
            <w:tcW w:w="581" w:type="pct"/>
            <w:shd w:val="clear" w:color="auto" w:fill="auto"/>
          </w:tcPr>
          <w:p w14:paraId="0A3C6395" w14:textId="1EC166BE" w:rsidR="00293BCE" w:rsidRPr="00622C65" w:rsidRDefault="00293BCE" w:rsidP="0052291E">
            <w:pPr>
              <w:autoSpaceDE w:val="0"/>
              <w:autoSpaceDN w:val="0"/>
              <w:adjustRightInd w:val="0"/>
              <w:rPr>
                <w:rFonts w:cstheme="minorHAnsi"/>
                <w:b/>
                <w:color w:val="333333"/>
              </w:rPr>
            </w:pPr>
            <w:proofErr w:type="spellStart"/>
            <w:r w:rsidRPr="00622C65">
              <w:rPr>
                <w:rFonts w:cstheme="minorHAnsi"/>
                <w:b/>
                <w:lang w:eastAsia="en-GB"/>
              </w:rPr>
              <w:t>Choe</w:t>
            </w:r>
            <w:proofErr w:type="spellEnd"/>
            <w:r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DaG9lPC9BdXRob3I+PFllYXI+MjAxNzwvWWVhcj48UmVj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EN.CITE </w:instrText>
            </w:r>
            <w:r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DaG9lPC9BdXRob3I+PFllYXI+MjAxNzwvWWVhcj48UmVj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EN.CITE.DATA </w:instrText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end"/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separate"/>
            </w:r>
            <w:r w:rsidR="00753C4F" w:rsidRPr="00622C65">
              <w:rPr>
                <w:rFonts w:cstheme="minorHAnsi"/>
                <w:noProof/>
                <w:lang w:eastAsia="en-GB"/>
              </w:rPr>
              <w:t>[13</w:t>
            </w:r>
            <w:r w:rsidRPr="00622C65">
              <w:rPr>
                <w:rFonts w:cstheme="minorHAnsi"/>
                <w:noProof/>
                <w:lang w:eastAsia="en-GB"/>
              </w:rPr>
              <w:t>]</w:t>
            </w:r>
            <w:r w:rsidRPr="00622C65">
              <w:rPr>
                <w:rFonts w:cstheme="minorHAnsi"/>
                <w:lang w:eastAsia="en-GB"/>
              </w:rPr>
              <w:fldChar w:fldCharType="end"/>
            </w:r>
            <w:r w:rsidRPr="00622C65">
              <w:rPr>
                <w:rFonts w:cstheme="minorHAnsi"/>
                <w:b/>
                <w:lang w:eastAsia="en-GB"/>
              </w:rPr>
              <w:fldChar w:fldCharType="begin"/>
            </w:r>
            <w:r w:rsidRPr="00622C65">
              <w:rPr>
                <w:rFonts w:cstheme="minorHAnsi"/>
                <w:b/>
                <w:lang w:eastAsia="en-GB"/>
              </w:rPr>
              <w:instrText xml:space="preserve"> ADDIN REFMGR.CITE &lt;Refman&gt;&lt;Cite&gt;&lt;Author&gt;Choe JY&lt;/Author&gt;&lt;Year&gt;2015&lt;/Year&gt;&lt;RecNum&gt;1571&lt;/RecNum&gt;&lt;IDText&gt;A randomised, double-blind, phase III study comparing SB2, an infliximab biosimilar, to the infliximab reference product Remicade in patients with moderate to severe rheumatoid arthritis despite methotrexate therapy.&lt;/IDText&gt;&lt;MDL Ref_Type="Journal"&gt;&lt;Ref_Type&gt;Journal&lt;/Ref_Type&gt;&lt;Ref_ID&gt;1571&lt;/Ref_ID&gt;&lt;Title_Primary&gt;&lt;f name="Calibri Light"&gt;&lt;b&gt;A randomised, double-blind, phase III study comparing SB2, an infliximab biosimilar, to the infliximab reference product Remicade in patients with moderate to severe rheumatoid arthritis despite methotrexate therapy.&lt;/b&gt;&lt;/f&gt;&lt;/Title_Primary&gt;&lt;Authors_Primary&gt;Choe JY&lt;/Authors_Primary&gt;&lt;Authors_Primary&gt;Prodanovic N&lt;/Authors_Primary&gt;&lt;Authors_Primary&gt;Niebrzydowski J&lt;/Authors_Primary&gt;&lt;Authors_Primary&gt;Staykov I&lt;/Authors_Primary&gt;&lt;Authors_Primary&gt;Dokoupilova E&lt;/Authors_Primary&gt;&lt;Authors_Primary&gt;Baranauskaite A&lt;/Authors_Primary&gt;&lt;Authors_Primary&gt;Yatsyshyn R&lt;/Authors_Primary&gt;&lt;Authors_Primary&gt;Mekic M&lt;/Authors_Primary&gt;&lt;Authors_Primary&gt;Porawska W&lt;/Authors_Primary&gt;&lt;Authors_Primary&gt;Ciferska H&lt;/Authors_Primary&gt;&lt;Authors_Primary&gt;Jedrychowicz-Rosiak K&lt;/Authors_Primary&gt;&lt;Authors_Primary&gt;Zielinska A&lt;/Authors_Primary&gt;&lt;Authors_Primary&gt;Choi J&lt;/Authors_Primary&gt;&lt;Authors_Primary&gt;Rho YH&lt;/Authors_Primary&gt;&lt;Authors_Primary&gt;Smolen,J.S.&lt;/Authors_Primary&gt;&lt;Date_Primary&gt;2015&lt;/Date_Primary&gt;&lt;Keywords&gt;Arthritis&lt;/Keywords&gt;&lt;Keywords&gt;Infliximab&lt;/Keywords&gt;&lt;Keywords&gt;Methotrexate&lt;/Keywords&gt;&lt;Keywords&gt;Patients&lt;/Keywords&gt;&lt;Reprint&gt;Not in File&lt;/Reprint&gt;&lt;Periodical&gt;Ann Rheum Dis&lt;/Periodical&gt;&lt;Volume&gt;&lt;f name="Calibri Light"&gt;doi: 10.1136/annrheumdis-2015-207764. [Epub ahead of print]&lt;/f&gt;&lt;/Volume&gt;&lt;ZZ_JournalFull&gt;&lt;f name="System"&gt;Ann Rheum Dis&lt;/f&gt;&lt;/ZZ_JournalFull&gt;&lt;ZZ_WorkformID&gt;1&lt;/ZZ_WorkformID&gt;&lt;/MDL&gt;&lt;/Cite&gt;&lt;/Refman&gt;</w:instrText>
            </w:r>
            <w:r w:rsidRPr="00622C65">
              <w:rPr>
                <w:rFonts w:cstheme="minorHAnsi"/>
                <w:b/>
                <w:lang w:eastAsia="en-GB"/>
              </w:rPr>
              <w:fldChar w:fldCharType="end"/>
            </w:r>
          </w:p>
        </w:tc>
        <w:tc>
          <w:tcPr>
            <w:tcW w:w="4419" w:type="pct"/>
            <w:shd w:val="clear" w:color="auto" w:fill="auto"/>
          </w:tcPr>
          <w:p w14:paraId="49C50BDE" w14:textId="59CD9F20" w:rsidR="00293BCE" w:rsidRPr="00622C65" w:rsidRDefault="00293BCE" w:rsidP="00034C87">
            <w:pPr>
              <w:autoSpaceDE w:val="0"/>
              <w:autoSpaceDN w:val="0"/>
              <w:adjustRightInd w:val="0"/>
              <w:rPr>
                <w:rFonts w:cstheme="minorHAnsi"/>
                <w:color w:val="333333"/>
              </w:rPr>
            </w:pPr>
            <w:r w:rsidRPr="00622C65">
              <w:rPr>
                <w:rFonts w:cstheme="minorHAnsi"/>
                <w:color w:val="333333"/>
              </w:rPr>
              <w:t xml:space="preserve">ECL </w:t>
            </w:r>
            <w:r w:rsidR="00034C87" w:rsidRPr="00622C65">
              <w:rPr>
                <w:rFonts w:cstheme="minorHAnsi"/>
                <w:color w:val="333333"/>
              </w:rPr>
              <w:t xml:space="preserve">screening; </w:t>
            </w:r>
            <w:r w:rsidRPr="00622C65">
              <w:rPr>
                <w:rFonts w:cstheme="minorHAnsi"/>
                <w:color w:val="333333"/>
              </w:rPr>
              <w:t xml:space="preserve">if </w:t>
            </w:r>
            <w:proofErr w:type="spellStart"/>
            <w:r w:rsidRPr="00622C65">
              <w:rPr>
                <w:rFonts w:cstheme="minorHAnsi"/>
                <w:color w:val="333333"/>
              </w:rPr>
              <w:t>ADAb</w:t>
            </w:r>
            <w:proofErr w:type="spellEnd"/>
            <w:r w:rsidRPr="00622C65">
              <w:rPr>
                <w:rFonts w:cstheme="minorHAnsi"/>
                <w:color w:val="333333"/>
              </w:rPr>
              <w:t xml:space="preserve"> pos., additional assessment for </w:t>
            </w:r>
            <w:proofErr w:type="spellStart"/>
            <w:r w:rsidRPr="00622C65">
              <w:rPr>
                <w:rFonts w:cstheme="minorHAnsi"/>
                <w:color w:val="333333"/>
              </w:rPr>
              <w:t>NAb</w:t>
            </w:r>
            <w:proofErr w:type="spellEnd"/>
            <w:r w:rsidRPr="00622C65">
              <w:rPr>
                <w:rFonts w:cstheme="minorHAnsi"/>
                <w:color w:val="333333"/>
              </w:rPr>
              <w:t>: competitive ligand-binding assay (</w:t>
            </w:r>
            <w:proofErr w:type="spellStart"/>
            <w:r w:rsidRPr="00622C65">
              <w:rPr>
                <w:rFonts w:cstheme="minorHAnsi"/>
                <w:color w:val="333333"/>
              </w:rPr>
              <w:t>MesoScale</w:t>
            </w:r>
            <w:proofErr w:type="spellEnd"/>
            <w:r w:rsidRPr="00622C65">
              <w:rPr>
                <w:rFonts w:cstheme="minorHAnsi"/>
                <w:color w:val="333333"/>
              </w:rPr>
              <w:t xml:space="preserve"> Discovery platform, </w:t>
            </w:r>
            <w:proofErr w:type="spellStart"/>
            <w:r w:rsidRPr="00622C65">
              <w:rPr>
                <w:rFonts w:cstheme="minorHAnsi"/>
                <w:color w:val="333333"/>
              </w:rPr>
              <w:t>Meso</w:t>
            </w:r>
            <w:proofErr w:type="spellEnd"/>
            <w:r w:rsidRPr="00622C65">
              <w:rPr>
                <w:rFonts w:cstheme="minorHAnsi"/>
                <w:color w:val="333333"/>
              </w:rPr>
              <w:t xml:space="preserve"> Scale Disco</w:t>
            </w:r>
            <w:r w:rsidR="00034C87" w:rsidRPr="00622C65">
              <w:rPr>
                <w:rFonts w:cstheme="minorHAnsi"/>
                <w:color w:val="333333"/>
              </w:rPr>
              <w:t>very, Rockville, Maryland, USA)</w:t>
            </w:r>
          </w:p>
        </w:tc>
      </w:tr>
      <w:tr w:rsidR="00293BCE" w:rsidRPr="00622C65" w14:paraId="5AAD70A0" w14:textId="77777777" w:rsidTr="0052291E">
        <w:trPr>
          <w:trHeight w:val="20"/>
        </w:trPr>
        <w:tc>
          <w:tcPr>
            <w:tcW w:w="581" w:type="pct"/>
            <w:shd w:val="clear" w:color="auto" w:fill="auto"/>
          </w:tcPr>
          <w:p w14:paraId="6CCD1A38" w14:textId="22BD78E2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color w:val="000000"/>
              </w:rPr>
              <w:t>Shin</w:t>
            </w:r>
            <w:r w:rsidRPr="00622C65">
              <w:rPr>
                <w:rFonts w:cstheme="minorHAnsi"/>
                <w:color w:val="000000"/>
              </w:rPr>
              <w:fldChar w:fldCharType="begin"/>
            </w:r>
            <w:r w:rsidRPr="00622C65">
              <w:rPr>
                <w:rFonts w:cstheme="minorHAnsi"/>
                <w:color w:val="000000"/>
              </w:rPr>
              <w:instrText xml:space="preserve"> ADDIN EN.CITE &lt;EndNote&gt;&lt;Cite&gt;&lt;Author&gt;Shin&lt;/Author&gt;&lt;Year&gt;2015&lt;/Year&gt;&lt;RecNum&gt;252&lt;/RecNum&gt;&lt;DisplayText&gt;[17]&lt;/DisplayText&gt;&lt;record&gt;&lt;rec-number&gt;252&lt;/rec-number&gt;&lt;foreign-keys&gt;&lt;key app="EN" db-id="pd9xt00snavet4e5z2sv2d92s0z9wss02xfe" timestamp="1488035657"&gt;252&lt;/key&gt;&lt;key app="ENWeb" db-id=""&gt;0&lt;/key&gt;&lt;/foreign-keys&gt;&lt;ref-type name="Journal Article"&gt;17&lt;/ref-type&gt;&lt;contributors&gt;&lt;authors&gt;&lt;author&gt;Shin, D.&lt;/author&gt;&lt;author&gt;Kim, Y.&lt;/author&gt;&lt;author&gt;Kim, Y. S.&lt;/author&gt;&lt;author&gt;Kornicke, T.&lt;/author&gt;&lt;author&gt;Fuhr, R.&lt;/author&gt;&lt;/authors&gt;&lt;/contributors&gt;&lt;auth-address&gt;Samsung Bioepis Co., Ltd., 107 Chemdan-daero, Yeonsu-gu, Incheon, Republic of Korea. dh01.shin@samsung.com.&amp;#xD;Samsung Bioepis Co., Ltd., 107 Chemdan-daero, Yeonsu-gu, Incheon, Republic of Korea.&amp;#xD;PAREXEL International Early Phase Clinical Unit, Berlin, Germany.&lt;/auth-address&gt;&lt;titles&gt;&lt;title&gt;A randomized, Phase I pharmacokinetic study comparing SB2 and infliximab reference product (Remicade((R))) in healthy subjects&lt;/title&gt;&lt;secondary-title&gt;BioDrugs&lt;/secondary-title&gt;&lt;/titles&gt;&lt;periodical&gt;&lt;full-title&gt;BioDrugs&lt;/full-title&gt;&lt;/periodical&gt;&lt;pages&gt;381-8&lt;/pages&gt;&lt;volume&gt;29&lt;/volume&gt;&lt;number&gt;6&lt;/number&gt;&lt;keywords&gt;&lt;keyword&gt;Administration, Intravenous&lt;/keyword&gt;&lt;keyword&gt;Adult&lt;/keyword&gt;&lt;keyword&gt;Biosimilar Pharmaceuticals/*administration &amp;amp; dosage/*pharmacokinetics&lt;/keyword&gt;&lt;keyword&gt;Cross-Over Studies&lt;/keyword&gt;&lt;keyword&gt;Female&lt;/keyword&gt;&lt;keyword&gt;Healthy Volunteers&lt;/keyword&gt;&lt;keyword&gt;Humans&lt;/keyword&gt;&lt;keyword&gt;Infliximab/*administration &amp;amp; dosage/*pharmacokinetics&lt;/keyword&gt;&lt;keyword&gt;Male&lt;/keyword&gt;&lt;keyword&gt;Middle Aged&lt;/keyword&gt;&lt;keyword&gt;Single-Blind Method&lt;/keyword&gt;&lt;/keywords&gt;&lt;dates&gt;&lt;year&gt;2015&lt;/year&gt;&lt;pub-dates&gt;&lt;date&gt;Dec&lt;/date&gt;&lt;/pub-dates&gt;&lt;/dates&gt;&lt;isbn&gt;1179-190X (Electronic)&amp;#xD;1173-8804 (Linking)&lt;/isbn&gt;&lt;accession-num&gt;26577771&lt;/accession-num&gt;&lt;urls&gt;&lt;related-urls&gt;&lt;url&gt;https://www.ncbi.nlm.nih.gov/pubmed/26577771&lt;/url&gt;&lt;/related-urls&gt;&lt;/urls&gt;&lt;custom2&gt;PMC4684585&lt;/custom2&gt;&lt;electronic-resource-num&gt;10.1007/s40259-015-0150-5&lt;/electronic-resource-num&gt;&lt;/record&gt;&lt;/Cite&gt;&lt;/EndNote&gt;</w:instrText>
            </w:r>
            <w:r w:rsidRPr="00622C65">
              <w:rPr>
                <w:rFonts w:cstheme="minorHAnsi"/>
                <w:color w:val="000000"/>
              </w:rPr>
              <w:fldChar w:fldCharType="separate"/>
            </w:r>
            <w:r w:rsidR="00753C4F" w:rsidRPr="00622C65">
              <w:rPr>
                <w:rFonts w:cstheme="minorHAnsi"/>
                <w:noProof/>
                <w:color w:val="000000"/>
              </w:rPr>
              <w:t>[4</w:t>
            </w:r>
            <w:r w:rsidRPr="00622C65">
              <w:rPr>
                <w:rFonts w:cstheme="minorHAnsi"/>
                <w:noProof/>
                <w:color w:val="000000"/>
              </w:rPr>
              <w:t>]</w:t>
            </w:r>
            <w:r w:rsidRPr="00622C65">
              <w:rPr>
                <w:rFonts w:cstheme="minorHAnsi"/>
                <w:color w:val="000000"/>
              </w:rPr>
              <w:fldChar w:fldCharType="end"/>
            </w:r>
            <w:r w:rsidRPr="00622C65">
              <w:rPr>
                <w:rFonts w:cstheme="minorHAnsi"/>
                <w:b/>
                <w:color w:val="000000"/>
              </w:rPr>
              <w:fldChar w:fldCharType="begin"/>
            </w:r>
            <w:r w:rsidRPr="00622C65">
              <w:rPr>
                <w:rFonts w:cstheme="minorHAnsi"/>
                <w:b/>
                <w:color w:val="000000"/>
              </w:rPr>
              <w:instrText xml:space="preserve"> ADDIN REFMGR.CITE &lt;Refman&gt;&lt;Cite&gt;&lt;Author&gt;Shin D&lt;/Author&gt;&lt;Year&gt;2015&lt;/Year&gt;&lt;RecNum&gt;1563&lt;/RecNum&gt;&lt;IDText&gt;A Randomized, Phase I Pharmacokinetic Study Comparing SB2 and Infliximab Reference Product (Remicade®) in Healthy Subjects.&lt;/IDText&gt;&lt;MDL Ref_Type="Journal"&gt;&lt;Ref_Type&gt;Journal&lt;/Ref_Type&gt;&lt;Ref_ID&gt;1563&lt;/Ref_ID&gt;&lt;Title_Primary&gt;&lt;f name="Calibri Light"&gt;&lt;b&gt;A Randomized, Phase I Pharmacokinetic Study Comparing SB2 and Infliximab Reference Product (Remicade&amp;#xAE;) in Healthy Subjects.&lt;/b&gt;&lt;/f&gt;&lt;/Title_Primary&gt;&lt;Authors_Primary&gt;Shin D&lt;/Authors_Primary&gt;&lt;Authors_Primary&gt;Kim Y&lt;/Authors_Primary&gt;&lt;Authors_Primary&gt;Kim YS&lt;/Authors_Primary&gt;&lt;Authors_Primary&gt;K&amp;#xF6;rnicke T&lt;/Authors_Primary&gt;&lt;Authors_Primary&gt;Fuhr R&lt;/Authors_Primary&gt;&lt;Date_Primary&gt;2015&lt;/Date_Primary&gt;&lt;Keywords&gt;Infliximab&lt;/Keywords&gt;&lt;Reprint&gt;Not in File&lt;/Reprint&gt;&lt;Start_Page&gt;381&lt;/Start_Page&gt;&lt;End_Page&gt;388&lt;/End_Page&gt;&lt;Periodical&gt;BioDrugs&lt;/Periodical&gt;&lt;Volume&gt;29&lt;/Volume&gt;&lt;Issue&gt;6&lt;/Issue&gt;&lt;ZZ_JournalFull&gt;&lt;f name="System"&gt;BioDrugs&lt;/f&gt;&lt;/ZZ_JournalFull&gt;&lt;ZZ_WorkformID&gt;1&lt;/ZZ_WorkformID&gt;&lt;/MDL&gt;&lt;/Cite&gt;&lt;/Refman&gt;</w:instrText>
            </w:r>
            <w:r w:rsidRPr="00622C65">
              <w:rPr>
                <w:rFonts w:cstheme="minorHAnsi"/>
                <w:b/>
                <w:color w:val="000000"/>
              </w:rPr>
              <w:fldChar w:fldCharType="end"/>
            </w:r>
          </w:p>
        </w:tc>
        <w:tc>
          <w:tcPr>
            <w:tcW w:w="4419" w:type="pct"/>
            <w:shd w:val="clear" w:color="auto" w:fill="auto"/>
          </w:tcPr>
          <w:p w14:paraId="1373C085" w14:textId="0341933B" w:rsidR="00293BCE" w:rsidRPr="00622C65" w:rsidRDefault="00293BCE" w:rsidP="0052291E">
            <w:pPr>
              <w:pStyle w:val="Heading3"/>
              <w:shd w:val="clear" w:color="auto" w:fill="FFFFFF"/>
              <w:spacing w:before="0"/>
              <w:textAlignment w:val="baseline"/>
              <w:rPr>
                <w:rFonts w:asciiTheme="minorHAnsi" w:hAnsiTheme="minorHAnsi" w:cstheme="minorHAnsi"/>
                <w:b w:val="0"/>
                <w:color w:val="000000"/>
                <w:sz w:val="24"/>
                <w:szCs w:val="24"/>
                <w:shd w:val="clear" w:color="auto" w:fill="FFFFFF"/>
              </w:rPr>
            </w:pPr>
            <w:r w:rsidRPr="00622C65">
              <w:rPr>
                <w:rFonts w:asciiTheme="minorHAnsi" w:hAnsiTheme="minorHAnsi" w:cstheme="minorHAnsi"/>
                <w:b w:val="0"/>
                <w:color w:val="000000"/>
                <w:sz w:val="24"/>
                <w:szCs w:val="24"/>
                <w:shd w:val="clear" w:color="auto" w:fill="FFFFFF"/>
              </w:rPr>
              <w:t>ECL for ADAb detection; func</w:t>
            </w:r>
            <w:r w:rsidR="00034C87" w:rsidRPr="00622C65">
              <w:rPr>
                <w:rFonts w:asciiTheme="minorHAnsi" w:hAnsiTheme="minorHAnsi" w:cstheme="minorHAnsi"/>
                <w:b w:val="0"/>
                <w:color w:val="000000"/>
                <w:sz w:val="24"/>
                <w:szCs w:val="24"/>
                <w:shd w:val="clear" w:color="auto" w:fill="FFFFFF"/>
              </w:rPr>
              <w:t>tional cell-based assay for NAb</w:t>
            </w:r>
          </w:p>
        </w:tc>
      </w:tr>
      <w:tr w:rsidR="00293BCE" w:rsidRPr="00622C65" w14:paraId="2ABA23A7" w14:textId="77777777" w:rsidTr="0052291E">
        <w:trPr>
          <w:trHeight w:val="20"/>
        </w:trPr>
        <w:tc>
          <w:tcPr>
            <w:tcW w:w="581" w:type="pct"/>
            <w:shd w:val="clear" w:color="auto" w:fill="auto"/>
          </w:tcPr>
          <w:p w14:paraId="3180657E" w14:textId="34E518A7" w:rsidR="00293BCE" w:rsidRPr="00622C65" w:rsidRDefault="00293BCE" w:rsidP="000639C4">
            <w:pPr>
              <w:rPr>
                <w:rFonts w:cstheme="minorHAnsi"/>
                <w:b/>
                <w:lang w:eastAsia="en-GB"/>
              </w:rPr>
            </w:pPr>
            <w:r w:rsidRPr="00622C65">
              <w:rPr>
                <w:rFonts w:cstheme="minorHAnsi"/>
                <w:b/>
                <w:iCs/>
                <w:lang w:eastAsia="en-GB"/>
              </w:rPr>
              <w:t>Smolen</w:t>
            </w:r>
            <w:r w:rsidR="00D81304" w:rsidRPr="00622C65">
              <w:rPr>
                <w:rFonts w:cstheme="minorHAnsi"/>
                <w:iCs/>
                <w:lang w:eastAsia="en-GB"/>
              </w:rPr>
              <w:t>[14]</w:t>
            </w:r>
          </w:p>
        </w:tc>
        <w:tc>
          <w:tcPr>
            <w:tcW w:w="4419" w:type="pct"/>
            <w:shd w:val="clear" w:color="auto" w:fill="auto"/>
          </w:tcPr>
          <w:p w14:paraId="25C2516A" w14:textId="77777777" w:rsidR="00293BCE" w:rsidRPr="00622C65" w:rsidRDefault="00293BCE" w:rsidP="0052291E">
            <w:pPr>
              <w:rPr>
                <w:rFonts w:cstheme="minorHAnsi"/>
                <w:lang w:eastAsia="en-GB"/>
              </w:rPr>
            </w:pPr>
            <w:r w:rsidRPr="00622C65">
              <w:rPr>
                <w:rFonts w:cstheme="minorHAnsi"/>
                <w:lang w:eastAsia="en-GB"/>
              </w:rPr>
              <w:t>not stated (AB)</w:t>
            </w:r>
          </w:p>
        </w:tc>
      </w:tr>
      <w:tr w:rsidR="00293BCE" w:rsidRPr="00622C65" w14:paraId="61D0C2ED" w14:textId="77777777" w:rsidTr="00753C4F">
        <w:trPr>
          <w:trHeight w:val="20"/>
        </w:trPr>
        <w:tc>
          <w:tcPr>
            <w:tcW w:w="819" w:type="pct"/>
            <w:shd w:val="clear" w:color="auto" w:fill="FFE599"/>
          </w:tcPr>
          <w:p w14:paraId="41F696D5" w14:textId="77777777" w:rsidR="00293BCE" w:rsidRPr="00622C65" w:rsidRDefault="00293BCE" w:rsidP="0052291E">
            <w:pPr>
              <w:rPr>
                <w:rFonts w:cstheme="minorHAnsi"/>
                <w:b/>
              </w:rPr>
            </w:pPr>
            <w:r w:rsidRPr="00622C65">
              <w:rPr>
                <w:rFonts w:cstheme="minorHAnsi"/>
                <w:b/>
              </w:rPr>
              <w:t>CT-P13</w:t>
            </w:r>
          </w:p>
        </w:tc>
        <w:tc>
          <w:tcPr>
            <w:tcW w:w="4181" w:type="pct"/>
            <w:shd w:val="clear" w:color="auto" w:fill="FFE599"/>
          </w:tcPr>
          <w:p w14:paraId="2C054910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</w:p>
        </w:tc>
      </w:tr>
      <w:tr w:rsidR="00293BCE" w:rsidRPr="00622C65" w14:paraId="4B5EA4C3" w14:textId="77777777" w:rsidTr="00753C4F">
        <w:trPr>
          <w:trHeight w:val="20"/>
        </w:trPr>
        <w:tc>
          <w:tcPr>
            <w:tcW w:w="819" w:type="pct"/>
            <w:shd w:val="clear" w:color="auto" w:fill="auto"/>
          </w:tcPr>
          <w:p w14:paraId="20D2EF51" w14:textId="37669F9B" w:rsidR="00293BCE" w:rsidRPr="00622C65" w:rsidRDefault="00643833" w:rsidP="0052291E">
            <w:pPr>
              <w:rPr>
                <w:rFonts w:cstheme="minorHAnsi"/>
                <w:b/>
                <w:lang w:eastAsia="en-GB"/>
              </w:rPr>
            </w:pPr>
            <w:hyperlink r:id="rId11" w:history="1">
              <w:proofErr w:type="spellStart"/>
              <w:r w:rsidR="00293BCE" w:rsidRPr="00622C65">
                <w:rPr>
                  <w:rFonts w:cstheme="minorHAnsi"/>
                  <w:b/>
                  <w:lang w:eastAsia="en-GB"/>
                </w:rPr>
                <w:t>Yoo</w:t>
              </w:r>
              <w:proofErr w:type="spellEnd"/>
            </w:hyperlink>
            <w:r w:rsidR="00293BCE"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Zb288L0F1dGhvcj48WWVhcj4yMDEzPC9ZZWFyPjxSZWNO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</w:fldData>
              </w:fldChar>
            </w:r>
            <w:r w:rsidR="00293BCE" w:rsidRPr="00622C65">
              <w:rPr>
                <w:rFonts w:cstheme="minorHAnsi"/>
                <w:lang w:eastAsia="en-GB"/>
              </w:rPr>
              <w:instrText xml:space="preserve"> ADDIN EN.CITE </w:instrText>
            </w:r>
            <w:r w:rsidR="00293BCE"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Zb288L0F1dGhvcj48WWVhcj4yMDEzPC9ZZWFyPjxSZWNO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</w:fldData>
              </w:fldChar>
            </w:r>
            <w:r w:rsidR="00293BCE" w:rsidRPr="00622C65">
              <w:rPr>
                <w:rFonts w:cstheme="minorHAnsi"/>
                <w:lang w:eastAsia="en-GB"/>
              </w:rPr>
              <w:instrText xml:space="preserve"> ADDIN EN.CITE.DATA </w:instrText>
            </w:r>
            <w:r w:rsidR="00293BCE" w:rsidRPr="00622C65">
              <w:rPr>
                <w:rFonts w:cstheme="minorHAnsi"/>
                <w:lang w:eastAsia="en-GB"/>
              </w:rPr>
            </w:r>
            <w:r w:rsidR="00293BCE" w:rsidRPr="00622C65">
              <w:rPr>
                <w:rFonts w:cstheme="minorHAnsi"/>
                <w:lang w:eastAsia="en-GB"/>
              </w:rPr>
              <w:fldChar w:fldCharType="end"/>
            </w:r>
            <w:r w:rsidR="00293BCE" w:rsidRPr="00622C65">
              <w:rPr>
                <w:rFonts w:cstheme="minorHAnsi"/>
                <w:lang w:eastAsia="en-GB"/>
              </w:rPr>
            </w:r>
            <w:r w:rsidR="00293BCE" w:rsidRPr="00622C65">
              <w:rPr>
                <w:rFonts w:cstheme="minorHAnsi"/>
                <w:lang w:eastAsia="en-GB"/>
              </w:rPr>
              <w:fldChar w:fldCharType="separate"/>
            </w:r>
            <w:r w:rsidR="00293BCE" w:rsidRPr="00622C65">
              <w:rPr>
                <w:rFonts w:cstheme="minorHAnsi"/>
                <w:noProof/>
                <w:lang w:eastAsia="en-GB"/>
              </w:rPr>
              <w:t>[5,</w:t>
            </w:r>
            <w:r w:rsidR="000639C4" w:rsidRPr="00622C65">
              <w:rPr>
                <w:rFonts w:cstheme="minorHAnsi"/>
                <w:noProof/>
                <w:lang w:eastAsia="en-GB"/>
              </w:rPr>
              <w:t>6,</w:t>
            </w:r>
            <w:r w:rsidR="00753C4F" w:rsidRPr="00622C65">
              <w:rPr>
                <w:rFonts w:cstheme="minorHAnsi"/>
                <w:noProof/>
                <w:lang w:eastAsia="en-GB"/>
              </w:rPr>
              <w:t>15</w:t>
            </w:r>
            <w:r w:rsidR="00293BCE" w:rsidRPr="00622C65">
              <w:rPr>
                <w:rFonts w:cstheme="minorHAnsi"/>
                <w:noProof/>
                <w:lang w:eastAsia="en-GB"/>
              </w:rPr>
              <w:t>]</w:t>
            </w:r>
            <w:r w:rsidR="00293BCE" w:rsidRPr="00622C65">
              <w:rPr>
                <w:rFonts w:cstheme="minorHAnsi"/>
                <w:lang w:eastAsia="en-GB"/>
              </w:rPr>
              <w:fldChar w:fldCharType="end"/>
            </w:r>
            <w:r w:rsidR="00293BCE" w:rsidRPr="00622C65">
              <w:rPr>
                <w:rFonts w:cstheme="minorHAnsi"/>
                <w:b/>
                <w:lang w:eastAsia="en-GB"/>
              </w:rPr>
              <w:t xml:space="preserve"> PLANETRA;</w:t>
            </w:r>
          </w:p>
          <w:p w14:paraId="5733BB82" w14:textId="2A9077A4" w:rsidR="00293BCE" w:rsidRPr="00622C65" w:rsidRDefault="00643833" w:rsidP="000639C4">
            <w:pPr>
              <w:rPr>
                <w:rFonts w:cstheme="minorHAnsi"/>
                <w:b/>
                <w:color w:val="000000"/>
                <w:lang w:val="de-DE"/>
              </w:rPr>
            </w:pPr>
            <w:hyperlink r:id="rId12" w:history="1">
              <w:r w:rsidR="00293BCE" w:rsidRPr="00622C65">
                <w:rPr>
                  <w:rFonts w:cstheme="minorHAnsi"/>
                  <w:b/>
                  <w:lang w:eastAsia="en-GB"/>
                </w:rPr>
                <w:t>Park</w:t>
              </w:r>
            </w:hyperlink>
            <w:r w:rsidR="00293BCE"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QYXJrPC9BdXRob3I+PFllYXI+MjAxMzwvWWVhcj48UmVj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</w:fldData>
              </w:fldChar>
            </w:r>
            <w:r w:rsidR="00293BCE" w:rsidRPr="00622C65">
              <w:rPr>
                <w:rFonts w:cstheme="minorHAnsi"/>
                <w:lang w:eastAsia="en-GB"/>
              </w:rPr>
              <w:instrText xml:space="preserve"> ADDIN EN.CITE </w:instrText>
            </w:r>
            <w:r w:rsidR="00293BCE"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QYXJrPC9BdXRob3I+PFllYXI+MjAxMzwvWWVhcj48UmVj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</w:fldData>
              </w:fldChar>
            </w:r>
            <w:r w:rsidR="00293BCE" w:rsidRPr="00622C65">
              <w:rPr>
                <w:rFonts w:cstheme="minorHAnsi"/>
                <w:lang w:eastAsia="en-GB"/>
              </w:rPr>
              <w:instrText xml:space="preserve"> ADDIN EN.CITE.DATA </w:instrText>
            </w:r>
            <w:r w:rsidR="00293BCE" w:rsidRPr="00622C65">
              <w:rPr>
                <w:rFonts w:cstheme="minorHAnsi"/>
                <w:lang w:eastAsia="en-GB"/>
              </w:rPr>
            </w:r>
            <w:r w:rsidR="00293BCE" w:rsidRPr="00622C65">
              <w:rPr>
                <w:rFonts w:cstheme="minorHAnsi"/>
                <w:lang w:eastAsia="en-GB"/>
              </w:rPr>
              <w:fldChar w:fldCharType="end"/>
            </w:r>
            <w:r w:rsidR="00293BCE" w:rsidRPr="00622C65">
              <w:rPr>
                <w:rFonts w:cstheme="minorHAnsi"/>
                <w:lang w:eastAsia="en-GB"/>
              </w:rPr>
            </w:r>
            <w:r w:rsidR="00293BCE" w:rsidRPr="00622C65">
              <w:rPr>
                <w:rFonts w:cstheme="minorHAnsi"/>
                <w:lang w:eastAsia="en-GB"/>
              </w:rPr>
              <w:fldChar w:fldCharType="separate"/>
            </w:r>
            <w:r w:rsidR="00293BCE" w:rsidRPr="00622C65">
              <w:rPr>
                <w:rFonts w:cstheme="minorHAnsi"/>
                <w:noProof/>
                <w:lang w:eastAsia="en-GB"/>
              </w:rPr>
              <w:t>[</w:t>
            </w:r>
            <w:r w:rsidR="00753C4F" w:rsidRPr="00622C65">
              <w:rPr>
                <w:rFonts w:cstheme="minorHAnsi"/>
                <w:noProof/>
                <w:lang w:eastAsia="en-GB"/>
              </w:rPr>
              <w:t>8</w:t>
            </w:r>
            <w:r w:rsidR="00293BCE" w:rsidRPr="00622C65">
              <w:rPr>
                <w:rFonts w:cstheme="minorHAnsi"/>
                <w:noProof/>
                <w:lang w:eastAsia="en-GB"/>
              </w:rPr>
              <w:t>,</w:t>
            </w:r>
            <w:r w:rsidR="00753C4F" w:rsidRPr="00622C65">
              <w:rPr>
                <w:rFonts w:cstheme="minorHAnsi"/>
                <w:noProof/>
                <w:lang w:eastAsia="en-GB"/>
              </w:rPr>
              <w:t>9</w:t>
            </w:r>
            <w:r w:rsidR="00293BCE" w:rsidRPr="00622C65">
              <w:rPr>
                <w:rFonts w:cstheme="minorHAnsi"/>
                <w:noProof/>
                <w:lang w:eastAsia="en-GB"/>
              </w:rPr>
              <w:t>,</w:t>
            </w:r>
            <w:r w:rsidR="00753C4F" w:rsidRPr="00622C65">
              <w:rPr>
                <w:rFonts w:cstheme="minorHAnsi"/>
                <w:noProof/>
                <w:lang w:eastAsia="en-GB"/>
              </w:rPr>
              <w:t>16</w:t>
            </w:r>
            <w:r w:rsidR="00293BCE" w:rsidRPr="00622C65">
              <w:rPr>
                <w:rFonts w:cstheme="minorHAnsi"/>
                <w:noProof/>
                <w:lang w:eastAsia="en-GB"/>
              </w:rPr>
              <w:t>]</w:t>
            </w:r>
            <w:r w:rsidR="00293BCE" w:rsidRPr="00622C65">
              <w:rPr>
                <w:rFonts w:cstheme="minorHAnsi"/>
                <w:lang w:eastAsia="en-GB"/>
              </w:rPr>
              <w:fldChar w:fldCharType="end"/>
            </w:r>
            <w:r w:rsidR="00293BCE" w:rsidRPr="00622C65">
              <w:rPr>
                <w:rFonts w:cstheme="minorHAnsi"/>
                <w:b/>
                <w:lang w:eastAsia="en-GB"/>
              </w:rPr>
              <w:t xml:space="preserve"> PLANETAS</w:t>
            </w:r>
          </w:p>
        </w:tc>
        <w:tc>
          <w:tcPr>
            <w:tcW w:w="4181" w:type="pct"/>
            <w:shd w:val="clear" w:color="auto" w:fill="auto"/>
          </w:tcPr>
          <w:p w14:paraId="72D0B28C" w14:textId="05B9F1EA" w:rsidR="00293BCE" w:rsidRPr="00622C65" w:rsidRDefault="00293BCE" w:rsidP="00034C87">
            <w:pPr>
              <w:pStyle w:val="NormalWeb"/>
              <w:spacing w:before="0" w:beforeAutospacing="0" w:after="0" w:afterAutospacing="0"/>
              <w:textAlignment w:val="baseline"/>
              <w:rPr>
                <w:rFonts w:asciiTheme="minorHAnsi" w:hAnsiTheme="minorHAnsi" w:cstheme="minorHAnsi"/>
                <w:color w:val="333333"/>
              </w:rPr>
            </w:pPr>
            <w:r w:rsidRPr="00622C65">
              <w:rPr>
                <w:rFonts w:asciiTheme="minorHAnsi" w:hAnsiTheme="minorHAnsi" w:cstheme="minorHAnsi"/>
                <w:color w:val="333333"/>
              </w:rPr>
              <w:t xml:space="preserve">ECL; neutralising activity of </w:t>
            </w:r>
            <w:proofErr w:type="spellStart"/>
            <w:r w:rsidRPr="00622C65">
              <w:rPr>
                <w:rFonts w:asciiTheme="minorHAnsi" w:hAnsiTheme="minorHAnsi" w:cstheme="minorHAnsi"/>
                <w:color w:val="333333"/>
              </w:rPr>
              <w:t>ADAbs</w:t>
            </w:r>
            <w:proofErr w:type="spellEnd"/>
            <w:r w:rsidRPr="00622C65">
              <w:rPr>
                <w:rFonts w:asciiTheme="minorHAnsi" w:hAnsiTheme="minorHAnsi" w:cstheme="minorHAnsi"/>
                <w:color w:val="333333"/>
              </w:rPr>
              <w:t>: flow-through immunoassay method (Gyros AB Immunoassay platform).</w:t>
            </w:r>
          </w:p>
        </w:tc>
      </w:tr>
      <w:tr w:rsidR="00293BCE" w:rsidRPr="00622C65" w14:paraId="6D401DFD" w14:textId="77777777" w:rsidTr="00753C4F">
        <w:trPr>
          <w:trHeight w:val="20"/>
        </w:trPr>
        <w:tc>
          <w:tcPr>
            <w:tcW w:w="819" w:type="pct"/>
            <w:shd w:val="clear" w:color="auto" w:fill="auto"/>
          </w:tcPr>
          <w:p w14:paraId="08E3A915" w14:textId="09D75C9A" w:rsidR="00293BCE" w:rsidRPr="00622C65" w:rsidRDefault="00293BCE" w:rsidP="001C16C7">
            <w:pPr>
              <w:rPr>
                <w:rFonts w:cstheme="minorHAnsi"/>
                <w:b/>
                <w:lang w:eastAsia="en-GB"/>
              </w:rPr>
            </w:pPr>
            <w:r w:rsidRPr="00622C65">
              <w:rPr>
                <w:rFonts w:cstheme="minorHAnsi"/>
                <w:b/>
                <w:lang w:eastAsia="en-GB"/>
              </w:rPr>
              <w:t xml:space="preserve">Braun </w:t>
            </w:r>
            <w:r w:rsidRPr="00622C65">
              <w:rPr>
                <w:rFonts w:cstheme="minorHAnsi"/>
                <w:lang w:eastAsia="en-GB"/>
              </w:rPr>
              <w:t>AB</w:t>
            </w:r>
            <w:r w:rsidR="00B5307E" w:rsidRPr="00622C65">
              <w:rPr>
                <w:rFonts w:cstheme="minorHAnsi"/>
                <w:lang w:eastAsia="en-GB"/>
              </w:rPr>
              <w:t>[17]</w:t>
            </w:r>
          </w:p>
        </w:tc>
        <w:tc>
          <w:tcPr>
            <w:tcW w:w="4181" w:type="pct"/>
            <w:shd w:val="clear" w:color="auto" w:fill="auto"/>
          </w:tcPr>
          <w:p w14:paraId="20DA2EBF" w14:textId="264398D0" w:rsidR="00293BCE" w:rsidRPr="00622C65" w:rsidRDefault="00293BCE" w:rsidP="0052291E">
            <w:pPr>
              <w:rPr>
                <w:rFonts w:cstheme="minorHAnsi"/>
                <w:lang w:eastAsia="en-GB"/>
              </w:rPr>
            </w:pPr>
            <w:r w:rsidRPr="00622C65">
              <w:rPr>
                <w:rFonts w:cstheme="minorHAnsi"/>
                <w:lang w:eastAsia="en-GB"/>
              </w:rPr>
              <w:t>ECL (MSD</w:t>
            </w:r>
            <w:r w:rsidR="00034C87" w:rsidRPr="00622C65">
              <w:rPr>
                <w:rFonts w:cstheme="minorHAnsi"/>
                <w:lang w:eastAsia="en-GB"/>
              </w:rPr>
              <w:t>, Rockville, Maryland, USA)</w:t>
            </w:r>
          </w:p>
        </w:tc>
      </w:tr>
      <w:tr w:rsidR="00293BCE" w:rsidRPr="00622C65" w14:paraId="4B916919" w14:textId="77777777" w:rsidTr="00753C4F">
        <w:trPr>
          <w:trHeight w:val="20"/>
        </w:trPr>
        <w:tc>
          <w:tcPr>
            <w:tcW w:w="819" w:type="pct"/>
            <w:shd w:val="clear" w:color="auto" w:fill="auto"/>
          </w:tcPr>
          <w:p w14:paraId="4FCB737D" w14:textId="179E5BDD" w:rsidR="00293BCE" w:rsidRPr="00622C65" w:rsidRDefault="00293BCE" w:rsidP="00753C4F">
            <w:pPr>
              <w:rPr>
                <w:rFonts w:cstheme="minorHAnsi"/>
                <w:b/>
              </w:rPr>
            </w:pPr>
            <w:r w:rsidRPr="00622C65">
              <w:rPr>
                <w:rFonts w:cstheme="minorHAnsi"/>
                <w:b/>
                <w:lang w:val="de-DE"/>
              </w:rPr>
              <w:t>Takeuchi</w: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UYWtldWNoaTwvQXV0aG9yPjxZZWFyPjIwMTU8L1llYXI+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 </w:instrTex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UYWtldWNoaTwvQXV0aG9yPjxZZWFyPjIwMTU8L1llYXI+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.DATA </w:instrText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end"/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separate"/>
            </w:r>
            <w:r w:rsidRPr="00622C65">
              <w:rPr>
                <w:rFonts w:cstheme="minorHAnsi"/>
                <w:noProof/>
                <w:lang w:val="de-DE"/>
              </w:rPr>
              <w:t>[</w:t>
            </w:r>
            <w:r w:rsidR="00753C4F" w:rsidRPr="00622C65">
              <w:rPr>
                <w:rFonts w:cstheme="minorHAnsi"/>
                <w:noProof/>
                <w:lang w:val="de-DE"/>
              </w:rPr>
              <w:t>7</w:t>
            </w:r>
            <w:r w:rsidRPr="00622C65">
              <w:rPr>
                <w:rFonts w:cstheme="minorHAnsi"/>
                <w:noProof/>
                <w:lang w:val="de-DE"/>
              </w:rPr>
              <w:t>]</w:t>
            </w:r>
            <w:r w:rsidRPr="00622C65">
              <w:rPr>
                <w:rFonts w:cstheme="minorHAnsi"/>
                <w:lang w:val="de-DE"/>
              </w:rPr>
              <w:fldChar w:fldCharType="end"/>
            </w:r>
          </w:p>
        </w:tc>
        <w:tc>
          <w:tcPr>
            <w:tcW w:w="4181" w:type="pct"/>
            <w:shd w:val="clear" w:color="auto" w:fill="auto"/>
          </w:tcPr>
          <w:p w14:paraId="4B1A508F" w14:textId="77777777" w:rsidR="00293BCE" w:rsidRPr="00622C65" w:rsidRDefault="00293BCE" w:rsidP="0052291E">
            <w:pPr>
              <w:rPr>
                <w:rFonts w:cstheme="minorHAnsi"/>
                <w:color w:val="333333"/>
              </w:rPr>
            </w:pPr>
            <w:proofErr w:type="spellStart"/>
            <w:r w:rsidRPr="00622C65">
              <w:rPr>
                <w:rFonts w:cstheme="minorHAnsi"/>
                <w:color w:val="333333"/>
              </w:rPr>
              <w:t>ADAbs</w:t>
            </w:r>
            <w:proofErr w:type="spellEnd"/>
            <w:r w:rsidRPr="00622C65">
              <w:rPr>
                <w:rFonts w:cstheme="minorHAnsi"/>
                <w:color w:val="333333"/>
              </w:rPr>
              <w:t>: ECL (</w:t>
            </w:r>
            <w:proofErr w:type="spellStart"/>
            <w:r w:rsidRPr="00622C65">
              <w:rPr>
                <w:rFonts w:cstheme="minorHAnsi"/>
                <w:color w:val="333333"/>
              </w:rPr>
              <w:t>Meso</w:t>
            </w:r>
            <w:proofErr w:type="spellEnd"/>
            <w:r w:rsidRPr="00622C65">
              <w:rPr>
                <w:rFonts w:cstheme="minorHAnsi"/>
                <w:color w:val="333333"/>
              </w:rPr>
              <w:t xml:space="preserve"> Scale Discovery platform; MSD, Rockville, Maryland, USA); neutralizing activity of </w:t>
            </w:r>
            <w:proofErr w:type="spellStart"/>
            <w:r w:rsidRPr="00622C65">
              <w:rPr>
                <w:rFonts w:cstheme="minorHAnsi"/>
                <w:color w:val="333333"/>
              </w:rPr>
              <w:t>ADAbs</w:t>
            </w:r>
            <w:proofErr w:type="spellEnd"/>
            <w:r w:rsidRPr="00622C65">
              <w:rPr>
                <w:rFonts w:cstheme="minorHAnsi"/>
                <w:color w:val="333333"/>
              </w:rPr>
              <w:t>: Gyros assay</w:t>
            </w:r>
          </w:p>
        </w:tc>
      </w:tr>
      <w:tr w:rsidR="00293BCE" w:rsidRPr="00622C65" w14:paraId="29F42163" w14:textId="77777777" w:rsidTr="00753C4F">
        <w:trPr>
          <w:trHeight w:val="20"/>
        </w:trPr>
        <w:tc>
          <w:tcPr>
            <w:tcW w:w="819" w:type="pct"/>
            <w:shd w:val="clear" w:color="auto" w:fill="auto"/>
          </w:tcPr>
          <w:p w14:paraId="2479B42F" w14:textId="1CEF218F" w:rsidR="00293BCE" w:rsidRPr="00622C65" w:rsidRDefault="00293BCE" w:rsidP="00B5307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Nikiphorou</w: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OaWtpcGhvcm91PC9BdXRob3I+PFllYXI+MjAxNTwvWWVh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 </w:instrTex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OaWtpcGhvcm91PC9BdXRob3I+PFllYXI+MjAxNTwvWWVh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.DATA </w:instrText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end"/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separate"/>
            </w:r>
            <w:r w:rsidRPr="00622C65">
              <w:rPr>
                <w:rFonts w:cstheme="minorHAnsi"/>
                <w:noProof/>
                <w:lang w:val="de-DE"/>
              </w:rPr>
              <w:t>[</w:t>
            </w:r>
            <w:r w:rsidR="00753C4F" w:rsidRPr="00622C65">
              <w:rPr>
                <w:rFonts w:cstheme="minorHAnsi"/>
                <w:noProof/>
                <w:lang w:val="de-DE"/>
              </w:rPr>
              <w:t>1</w:t>
            </w:r>
            <w:r w:rsidR="00B5307E" w:rsidRPr="00622C65">
              <w:rPr>
                <w:rFonts w:cstheme="minorHAnsi"/>
                <w:noProof/>
                <w:lang w:val="de-DE"/>
              </w:rPr>
              <w:t>8</w:t>
            </w:r>
            <w:r w:rsidRPr="00622C65">
              <w:rPr>
                <w:rFonts w:cstheme="minorHAnsi"/>
                <w:noProof/>
                <w:lang w:val="de-DE"/>
              </w:rPr>
              <w:t>]</w:t>
            </w:r>
            <w:r w:rsidRPr="00622C65">
              <w:rPr>
                <w:rFonts w:cstheme="minorHAnsi"/>
                <w:lang w:val="de-DE"/>
              </w:rPr>
              <w:fldChar w:fldCharType="end"/>
            </w:r>
          </w:p>
        </w:tc>
        <w:tc>
          <w:tcPr>
            <w:tcW w:w="4181" w:type="pct"/>
            <w:shd w:val="clear" w:color="auto" w:fill="auto"/>
          </w:tcPr>
          <w:p w14:paraId="6C022937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>ELISA</w:t>
            </w:r>
          </w:p>
        </w:tc>
      </w:tr>
      <w:tr w:rsidR="00293BCE" w:rsidRPr="00622C65" w14:paraId="364A888B" w14:textId="77777777" w:rsidTr="00753C4F">
        <w:trPr>
          <w:trHeight w:val="20"/>
        </w:trPr>
        <w:tc>
          <w:tcPr>
            <w:tcW w:w="819" w:type="pct"/>
            <w:shd w:val="clear" w:color="auto" w:fill="auto"/>
          </w:tcPr>
          <w:p w14:paraId="15B196ED" w14:textId="7C681E1E" w:rsidR="00293BCE" w:rsidRPr="00622C65" w:rsidRDefault="00293BCE" w:rsidP="00753C4F">
            <w:pPr>
              <w:rPr>
                <w:rFonts w:cstheme="minorHAnsi"/>
                <w:b/>
                <w:lang w:eastAsia="en-GB"/>
              </w:rPr>
            </w:pPr>
            <w:r w:rsidRPr="00622C65">
              <w:rPr>
                <w:rFonts w:cstheme="minorHAnsi"/>
                <w:b/>
                <w:lang w:eastAsia="en-GB"/>
              </w:rPr>
              <w:t>NOR-SWITCH</w:t>
            </w:r>
            <w:r w:rsidRPr="00622C65">
              <w:rPr>
                <w:rFonts w:cstheme="minorHAnsi"/>
                <w:lang w:eastAsia="en-GB"/>
              </w:rPr>
              <w:fldChar w:fldCharType="begin"/>
            </w:r>
            <w:r w:rsidRPr="00622C65">
              <w:rPr>
                <w:rFonts w:cstheme="minorHAnsi"/>
                <w:lang w:eastAsia="en-GB"/>
              </w:rPr>
              <w:instrText xml:space="preserve"> ADDIN EN.CITE &lt;EndNote&gt;&lt;Cite ExcludeYear="1"&gt;&lt;Author&gt;Jørgensen&lt;/Author&gt;&lt;RecNum&gt;43&lt;/RecNum&gt;&lt;DisplayText&gt;[56]&lt;/DisplayText&gt;&lt;record&gt;&lt;rec-number&gt;43&lt;/rec-number&gt;&lt;foreign-keys&gt;&lt;key app="EN" db-id="pd9xt00snavet4e5z2sv2d92s0z9wss02xfe" timestamp="1488035458"&gt;43&lt;/key&gt;&lt;/foreign-keys&gt;&lt;ref-type name="Journal Article"&gt;17&lt;/ref-type&gt;&lt;contributors&gt;&lt;authors&gt;&lt;author&gt;Jørgensen, K.K.&lt;/author&gt;&lt;author&gt;Olsen, I.C.&lt;/author&gt;&lt;author&gt;Goll, G.L.&lt;/author&gt;&lt;author&gt;Lorentzen, M.&lt;/author&gt;&lt;author&gt;Bolstad, N.&lt;/author&gt;&lt;author&gt;Haavardsholm, E.A.&lt;/author&gt;&lt;author&gt;Lundin, K.E.A.&lt;/author&gt;&lt;author&gt;Mørk, C.&lt;/author&gt;&lt;author&gt;Jahnsen, J.&lt;/author&gt;&lt;author&gt;Kvien, T.K.&lt;/author&gt;&lt;/authors&gt;&lt;/contributors&gt;&lt;titles&gt;&lt;title&gt;Switching from originator infliximab to biosimilar CT-P13 compared to maintained treatment with originator infliximab (NOR-SWITCH): a 52-week randomised double-blind non-inferiority trial&lt;/title&gt;&lt;secondary-title&gt;Lancet&lt;/secondary-title&gt;&lt;/titles&gt;&lt;periodical&gt;&lt;full-title&gt;Lancet&lt;/full-title&gt;&lt;/periodical&gt;&lt;pages&gt;[in press]&lt;/pages&gt;&lt;dates&gt;&lt;/dates&gt;&lt;urls&gt;&lt;/urls&gt;&lt;/record&gt;&lt;/Cite&gt;&lt;/EndNote&gt;</w:instrText>
            </w:r>
            <w:r w:rsidRPr="00622C65">
              <w:rPr>
                <w:rFonts w:cstheme="minorHAnsi"/>
                <w:lang w:eastAsia="en-GB"/>
              </w:rPr>
              <w:fldChar w:fldCharType="separate"/>
            </w:r>
            <w:r w:rsidRPr="00622C65">
              <w:rPr>
                <w:rFonts w:cstheme="minorHAnsi"/>
                <w:noProof/>
                <w:lang w:eastAsia="en-GB"/>
              </w:rPr>
              <w:t>[</w:t>
            </w:r>
            <w:r w:rsidR="00B5307E" w:rsidRPr="00622C65">
              <w:rPr>
                <w:rFonts w:cstheme="minorHAnsi"/>
                <w:noProof/>
                <w:lang w:eastAsia="en-GB"/>
              </w:rPr>
              <w:t>19</w:t>
            </w:r>
            <w:r w:rsidRPr="00622C65">
              <w:rPr>
                <w:rFonts w:cstheme="minorHAnsi"/>
                <w:noProof/>
                <w:lang w:eastAsia="en-GB"/>
              </w:rPr>
              <w:t>]</w:t>
            </w:r>
            <w:r w:rsidRPr="00622C65">
              <w:rPr>
                <w:rFonts w:cstheme="minorHAnsi"/>
                <w:lang w:eastAsia="en-GB"/>
              </w:rPr>
              <w:fldChar w:fldCharType="end"/>
            </w:r>
          </w:p>
        </w:tc>
        <w:tc>
          <w:tcPr>
            <w:tcW w:w="4181" w:type="pct"/>
            <w:shd w:val="clear" w:color="auto" w:fill="auto"/>
          </w:tcPr>
          <w:p w14:paraId="58F7D245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eastAsia="en-GB"/>
              </w:rPr>
              <w:t>not stated (AB)</w:t>
            </w:r>
          </w:p>
        </w:tc>
      </w:tr>
      <w:tr w:rsidR="00293BCE" w:rsidRPr="00622C65" w14:paraId="3CF5AEC2" w14:textId="77777777" w:rsidTr="00753C4F">
        <w:trPr>
          <w:trHeight w:val="20"/>
        </w:trPr>
        <w:tc>
          <w:tcPr>
            <w:tcW w:w="819" w:type="pct"/>
            <w:shd w:val="clear" w:color="auto" w:fill="auto"/>
          </w:tcPr>
          <w:p w14:paraId="6465106A" w14:textId="21734163" w:rsidR="00293BCE" w:rsidRPr="00622C65" w:rsidRDefault="001C16C7" w:rsidP="0052291E">
            <w:pPr>
              <w:pStyle w:val="Heading2"/>
              <w:spacing w:before="0"/>
              <w:rPr>
                <w:rFonts w:asciiTheme="minorHAnsi" w:hAnsiTheme="minorHAnsi" w:cstheme="minorHAnsi"/>
                <w:i w:val="0"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i w:val="0"/>
                <w:sz w:val="24"/>
                <w:szCs w:val="24"/>
                <w:lang w:eastAsia="en-GB"/>
              </w:rPr>
              <w:t>Glintborg AB</w:t>
            </w:r>
          </w:p>
          <w:p w14:paraId="14339D22" w14:textId="75AFF943" w:rsidR="00293BCE" w:rsidRPr="00622C65" w:rsidRDefault="00293BCE" w:rsidP="000639C4">
            <w:pPr>
              <w:rPr>
                <w:rFonts w:cstheme="minorHAnsi"/>
                <w:b/>
              </w:rPr>
            </w:pPr>
            <w:r w:rsidRPr="00622C65">
              <w:rPr>
                <w:rFonts w:cstheme="minorHAnsi"/>
                <w:b/>
                <w:color w:val="000000"/>
              </w:rPr>
              <w:t>DANBIO</w:t>
            </w:r>
            <w:r w:rsidR="00B5307E" w:rsidRPr="00622C65">
              <w:rPr>
                <w:rFonts w:cstheme="minorHAnsi"/>
              </w:rPr>
              <w:t>[20</w:t>
            </w:r>
            <w:r w:rsidR="00D81304" w:rsidRPr="00622C65">
              <w:rPr>
                <w:rFonts w:cstheme="minorHAnsi"/>
              </w:rPr>
              <w:t>]</w:t>
            </w:r>
          </w:p>
        </w:tc>
        <w:tc>
          <w:tcPr>
            <w:tcW w:w="4181" w:type="pct"/>
            <w:shd w:val="clear" w:color="auto" w:fill="auto"/>
          </w:tcPr>
          <w:p w14:paraId="31EF1B43" w14:textId="4A678549" w:rsidR="00293BCE" w:rsidRPr="00622C65" w:rsidRDefault="00293BCE" w:rsidP="0052291E">
            <w:pPr>
              <w:pStyle w:val="NormalWeb"/>
              <w:spacing w:before="0" w:beforeAutospacing="0" w:after="0" w:afterAutospacing="0"/>
              <w:rPr>
                <w:rFonts w:asciiTheme="minorHAnsi" w:hAnsiTheme="minorHAnsi" w:cstheme="minorHAnsi"/>
                <w:color w:val="000000"/>
              </w:rPr>
            </w:pPr>
            <w:r w:rsidRPr="00622C65">
              <w:rPr>
                <w:rFonts w:asciiTheme="minorHAnsi" w:hAnsiTheme="minorHAnsi" w:cstheme="minorHAnsi"/>
                <w:color w:val="000000"/>
              </w:rPr>
              <w:t>automated in-house ass</w:t>
            </w:r>
            <w:r w:rsidR="00034C87" w:rsidRPr="00622C65">
              <w:rPr>
                <w:rFonts w:asciiTheme="minorHAnsi" w:hAnsiTheme="minorHAnsi" w:cstheme="minorHAnsi"/>
                <w:color w:val="000000"/>
              </w:rPr>
              <w:t>ays at OUS-</w:t>
            </w:r>
            <w:proofErr w:type="spellStart"/>
            <w:r w:rsidR="00034C87" w:rsidRPr="00622C65">
              <w:rPr>
                <w:rFonts w:asciiTheme="minorHAnsi" w:hAnsiTheme="minorHAnsi" w:cstheme="minorHAnsi"/>
                <w:color w:val="000000"/>
              </w:rPr>
              <w:t>Radiumhospitalet</w:t>
            </w:r>
            <w:proofErr w:type="spellEnd"/>
          </w:p>
        </w:tc>
      </w:tr>
      <w:tr w:rsidR="00293BCE" w:rsidRPr="00622C65" w14:paraId="0F492F8A" w14:textId="77777777" w:rsidTr="00753C4F">
        <w:trPr>
          <w:trHeight w:val="20"/>
        </w:trPr>
        <w:tc>
          <w:tcPr>
            <w:tcW w:w="819" w:type="pct"/>
            <w:shd w:val="clear" w:color="auto" w:fill="auto"/>
          </w:tcPr>
          <w:p w14:paraId="383E2504" w14:textId="733E9461" w:rsidR="00293BCE" w:rsidRPr="00622C65" w:rsidRDefault="00293BCE" w:rsidP="00753C4F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Benucci</w: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CZW51Y2NpPC9BdXRob3I+PFllYXI+MjAxNjwvWWVhcj48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 </w:instrTex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CZW51Y2NpPC9BdXRob3I+PFllYXI+MjAxNjwvWWVhcj48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.DATA </w:instrText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end"/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separate"/>
            </w:r>
            <w:r w:rsidRPr="00622C65">
              <w:rPr>
                <w:rFonts w:cstheme="minorHAnsi"/>
                <w:noProof/>
                <w:lang w:val="de-DE"/>
              </w:rPr>
              <w:t>[</w:t>
            </w:r>
            <w:r w:rsidR="00B5307E" w:rsidRPr="00622C65">
              <w:rPr>
                <w:rFonts w:cstheme="minorHAnsi"/>
                <w:noProof/>
                <w:lang w:val="de-DE"/>
              </w:rPr>
              <w:t>21</w:t>
            </w:r>
            <w:r w:rsidRPr="00622C65">
              <w:rPr>
                <w:rFonts w:cstheme="minorHAnsi"/>
                <w:noProof/>
                <w:lang w:val="de-DE"/>
              </w:rPr>
              <w:t>]</w:t>
            </w:r>
            <w:r w:rsidRPr="00622C65">
              <w:rPr>
                <w:rFonts w:cstheme="minorHAnsi"/>
                <w:lang w:val="de-DE"/>
              </w:rPr>
              <w:fldChar w:fldCharType="end"/>
            </w:r>
          </w:p>
        </w:tc>
        <w:tc>
          <w:tcPr>
            <w:tcW w:w="4181" w:type="pct"/>
            <w:shd w:val="clear" w:color="auto" w:fill="auto"/>
          </w:tcPr>
          <w:p w14:paraId="431ECA71" w14:textId="77777777" w:rsidR="00293BCE" w:rsidRPr="00622C65" w:rsidRDefault="00293BCE" w:rsidP="0052291E">
            <w:pPr>
              <w:pStyle w:val="BodyText"/>
              <w:spacing w:before="1"/>
              <w:ind w:right="119"/>
              <w:jc w:val="both"/>
              <w:rPr>
                <w:rFonts w:asciiTheme="minorHAnsi" w:hAnsiTheme="minorHAnsi" w:cstheme="minorHAnsi"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sz w:val="24"/>
                <w:szCs w:val="24"/>
              </w:rPr>
              <w:t xml:space="preserve">ECL; </w:t>
            </w:r>
            <w:proofErr w:type="spellStart"/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neutralising</w:t>
            </w:r>
            <w:proofErr w:type="spellEnd"/>
            <w:r w:rsidRPr="00622C65">
              <w:rPr>
                <w:rFonts w:asciiTheme="minorHAnsi" w:hAnsiTheme="minorHAnsi" w:cstheme="minorHAnsi"/>
                <w:sz w:val="24"/>
                <w:szCs w:val="24"/>
              </w:rPr>
              <w:t xml:space="preserve"> capability of the detected </w:t>
            </w:r>
            <w:proofErr w:type="spellStart"/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ADAbs</w:t>
            </w:r>
            <w:proofErr w:type="spellEnd"/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: flow-through immunoassay (Gyros Immunoassay, Gyros AB, Sweden)</w:t>
            </w:r>
          </w:p>
        </w:tc>
      </w:tr>
    </w:tbl>
    <w:p w14:paraId="53544E48" w14:textId="720E5971" w:rsidR="00293BCE" w:rsidRPr="00622C65" w:rsidRDefault="0061778B" w:rsidP="00293BCE">
      <w:pPr>
        <w:rPr>
          <w:i/>
        </w:rPr>
      </w:pPr>
      <w:proofErr w:type="spellStart"/>
      <w:r w:rsidRPr="00622C65">
        <w:rPr>
          <w:i/>
        </w:rPr>
        <w:t>ADAbs</w:t>
      </w:r>
      <w:proofErr w:type="spellEnd"/>
      <w:r w:rsidRPr="00622C65">
        <w:rPr>
          <w:i/>
        </w:rPr>
        <w:t xml:space="preserve">=anti-drug antibodies; </w:t>
      </w:r>
      <w:r w:rsidR="00632553" w:rsidRPr="00622C65">
        <w:rPr>
          <w:i/>
        </w:rPr>
        <w:t>ECL=e</w:t>
      </w:r>
      <w:proofErr w:type="spellStart"/>
      <w:r w:rsidR="00632553" w:rsidRPr="00622C65">
        <w:rPr>
          <w:bCs/>
          <w:i/>
          <w:color w:val="000000"/>
          <w:lang w:val="en"/>
        </w:rPr>
        <w:t>lectrochemiluminescence</w:t>
      </w:r>
      <w:proofErr w:type="spellEnd"/>
      <w:r w:rsidR="00632553" w:rsidRPr="00622C65">
        <w:rPr>
          <w:bCs/>
          <w:i/>
          <w:color w:val="000000"/>
          <w:lang w:val="en"/>
        </w:rPr>
        <w:t>; ELISA</w:t>
      </w:r>
      <w:r w:rsidR="00632553" w:rsidRPr="00622C65">
        <w:rPr>
          <w:i/>
        </w:rPr>
        <w:t xml:space="preserve">=Enzyme-linked Immunosorbent Assay, </w:t>
      </w:r>
      <w:proofErr w:type="spellStart"/>
      <w:r w:rsidR="00BD6809" w:rsidRPr="00622C65">
        <w:rPr>
          <w:i/>
        </w:rPr>
        <w:t>NAbs</w:t>
      </w:r>
      <w:proofErr w:type="spellEnd"/>
      <w:r w:rsidR="00BD6809" w:rsidRPr="00622C65">
        <w:rPr>
          <w:i/>
        </w:rPr>
        <w:t xml:space="preserve">=neutralizing antibodies; </w:t>
      </w:r>
      <w:r w:rsidR="00293BCE" w:rsidRPr="00622C65">
        <w:rPr>
          <w:i/>
        </w:rPr>
        <w:t>AB=abstract</w:t>
      </w:r>
    </w:p>
    <w:p w14:paraId="1015D045" w14:textId="77777777" w:rsidR="00034C87" w:rsidRPr="00622C65" w:rsidRDefault="00034C87" w:rsidP="00293BCE"/>
    <w:p w14:paraId="2FE3A765" w14:textId="77777777" w:rsidR="00034C87" w:rsidRPr="00622C65" w:rsidRDefault="00034C87" w:rsidP="00293BCE">
      <w:pPr>
        <w:rPr>
          <w:rFonts w:eastAsia="Times New Roman" w:cstheme="minorHAnsi"/>
          <w:bCs/>
          <w:lang w:val="nl-NL"/>
        </w:rPr>
      </w:pPr>
    </w:p>
    <w:p w14:paraId="644C0216" w14:textId="4CA61A4F" w:rsidR="00293BCE" w:rsidRPr="00622C65" w:rsidRDefault="00293BCE" w:rsidP="00293BCE">
      <w:pPr>
        <w:pStyle w:val="Heading2"/>
        <w:keepLines/>
        <w:spacing w:before="40" w:after="0" w:line="259" w:lineRule="auto"/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</w:pPr>
      <w:r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>Supplementary Table S6</w:t>
      </w:r>
      <w:r w:rsidR="00034C87"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>.</w:t>
      </w:r>
      <w:r w:rsidR="0055377B"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 xml:space="preserve"> Equivalence margins</w:t>
      </w:r>
      <w:r w:rsidR="00047E08"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>.</w:t>
      </w:r>
    </w:p>
    <w:p w14:paraId="52F8EF57" w14:textId="77777777" w:rsidR="00293BCE" w:rsidRPr="00622C65" w:rsidRDefault="00293BCE" w:rsidP="00293BCE">
      <w:pPr>
        <w:rPr>
          <w:lang w:eastAsia="en-GB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22"/>
        <w:gridCol w:w="1524"/>
        <w:gridCol w:w="5070"/>
        <w:gridCol w:w="1634"/>
      </w:tblGrid>
      <w:tr w:rsidR="00293BCE" w:rsidRPr="00622C65" w14:paraId="3499B2D5" w14:textId="77777777" w:rsidTr="0052291E">
        <w:trPr>
          <w:trHeight w:val="20"/>
        </w:trPr>
        <w:tc>
          <w:tcPr>
            <w:tcW w:w="600" w:type="pct"/>
            <w:shd w:val="clear" w:color="auto" w:fill="FFE599"/>
          </w:tcPr>
          <w:p w14:paraId="3302C548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lastRenderedPageBreak/>
              <w:t>PK / Phase I</w:t>
            </w:r>
          </w:p>
        </w:tc>
        <w:tc>
          <w:tcPr>
            <w:tcW w:w="815" w:type="pct"/>
            <w:shd w:val="clear" w:color="auto" w:fill="FFE599"/>
          </w:tcPr>
          <w:p w14:paraId="0C572B7C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</w:p>
        </w:tc>
        <w:tc>
          <w:tcPr>
            <w:tcW w:w="2711" w:type="pct"/>
            <w:shd w:val="clear" w:color="auto" w:fill="FFE599"/>
          </w:tcPr>
          <w:p w14:paraId="072BDCBD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Primary PK parameter</w:t>
            </w:r>
          </w:p>
        </w:tc>
        <w:tc>
          <w:tcPr>
            <w:tcW w:w="874" w:type="pct"/>
            <w:shd w:val="clear" w:color="auto" w:fill="FFE599"/>
          </w:tcPr>
          <w:p w14:paraId="38BFE3FA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90% CI within</w:t>
            </w:r>
          </w:p>
        </w:tc>
      </w:tr>
      <w:tr w:rsidR="00293BCE" w:rsidRPr="00622C65" w14:paraId="7D2B4078" w14:textId="77777777" w:rsidTr="0052291E">
        <w:trPr>
          <w:trHeight w:val="20"/>
        </w:trPr>
        <w:tc>
          <w:tcPr>
            <w:tcW w:w="600" w:type="pct"/>
            <w:shd w:val="clear" w:color="auto" w:fill="FFFFFF"/>
          </w:tcPr>
          <w:p w14:paraId="076E5406" w14:textId="77777777" w:rsidR="00293BCE" w:rsidRPr="00622C65" w:rsidRDefault="00293BCE" w:rsidP="0052291E">
            <w:pPr>
              <w:pStyle w:val="BodyText"/>
              <w:rPr>
                <w:rFonts w:asciiTheme="minorHAnsi" w:hAnsiTheme="minorHAnsi" w:cstheme="minorHAnsi"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ABP 501 / healthy</w:t>
            </w:r>
          </w:p>
        </w:tc>
        <w:tc>
          <w:tcPr>
            <w:tcW w:w="815" w:type="pct"/>
            <w:shd w:val="clear" w:color="auto" w:fill="FFFFFF"/>
          </w:tcPr>
          <w:p w14:paraId="2E9A17F6" w14:textId="66A2254F" w:rsidR="00293BCE" w:rsidRPr="00622C65" w:rsidRDefault="00293BCE" w:rsidP="0052291E">
            <w:pPr>
              <w:pStyle w:val="BodyText"/>
              <w:rPr>
                <w:rFonts w:asciiTheme="minorHAnsi" w:hAnsiTheme="minorHAnsi" w:cstheme="minorHAnsi"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Kaur</w:t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fldChar w:fldCharType="begin"/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instrText xml:space="preserve"> ADDIN EN.CITE &lt;EndNote&gt;&lt;Cite&gt;&lt;Author&gt;Kaur&lt;/Author&gt;&lt;Year&gt;2016&lt;/Year&gt;&lt;RecNum&gt;121&lt;/RecNum&gt;&lt;DisplayText&gt;[18]&lt;/DisplayText&gt;&lt;record&gt;&lt;rec-number&gt;121&lt;/rec-number&gt;&lt;foreign-keys&gt;&lt;key app="EN" db-id="pd9xt00snavet4e5z2sv2d92s0z9wss02xfe" timestamp="1488035518"&gt;121&lt;/key&gt;&lt;key app="ENWeb" db-id=""&gt;0&lt;/key&gt;&lt;/foreign-keys&gt;&lt;ref-type name="Journal Article"&gt;17&lt;/ref-type&gt;&lt;contributors&gt;&lt;authors&gt;&lt;author&gt;Kaur, P.&lt;/author&gt;&lt;author&gt;Chow, V.&lt;/author&gt;&lt;author&gt;Zhang, N.&lt;/author&gt;&lt;author&gt;Moxness, M.&lt;/author&gt;&lt;author&gt;Kaliyaperumal, A.&lt;/author&gt;&lt;author&gt;Markus, R.&lt;/author&gt;&lt;/authors&gt;&lt;/contributors&gt;&lt;auth-address&gt;Biosimilars Development, Amgen Inc., Thousand Oaks, California, USA.&amp;#xD;Clinical Pharmacology, Modeling and Simulation, Amgen Inc., Thousand Oaks, California, USA.&amp;#xD;Clinical Immunology, Amgen Inc., Thousand Oaks, California, USA.&lt;/auth-address&gt;&lt;titles&gt;&lt;title&gt;A randomised, single-blind, single-dose, three-arm, parallel-group study in healthy subjects to demonstrate pharmacokinetic equivalence of ABP 501 and adalimumab&lt;/title&gt;&lt;secondary-title&gt;Ann Rheum Dis&lt;/secondary-title&gt;&lt;/titles&gt;&lt;periodical&gt;&lt;full-title&gt;Ann Rheum Dis&lt;/full-title&gt;&lt;/periodical&gt;&lt;keywords&gt;&lt;keyword&gt;Anti-TNF&lt;/keyword&gt;&lt;keyword&gt;Pharmacokinetics&lt;/keyword&gt;&lt;keyword&gt;TNF-alpha&lt;/keyword&gt;&lt;/keywords&gt;&lt;dates&gt;&lt;year&gt;2016&lt;/year&gt;&lt;pub-dates&gt;&lt;date&gt;Jul 27&lt;/date&gt;&lt;/pub-dates&gt;&lt;/dates&gt;&lt;isbn&gt;1468-2060 (Electronic)&amp;#xD;0003-4967 (Linking)&lt;/isbn&gt;&lt;accession-num&gt;27466231&lt;/accession-num&gt;&lt;urls&gt;&lt;related-urls&gt;&lt;url&gt;https://www.ncbi.nlm.nih.gov/pubmed/27466231&lt;/url&gt;&lt;/related-urls&gt;&lt;/urls&gt;&lt;electronic-resource-num&gt;10.1136/annrheumdis-2015-208914&lt;/electronic-resource-num&gt;&lt;/record&gt;&lt;/Cite&gt;&lt;/EndNote&gt;</w:instrText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fldChar w:fldCharType="separate"/>
            </w:r>
            <w:r w:rsidR="00753C4F" w:rsidRPr="00622C65">
              <w:rPr>
                <w:rFonts w:asciiTheme="minorHAnsi" w:hAnsiTheme="minorHAnsi" w:cstheme="minorHAnsi"/>
                <w:noProof/>
                <w:sz w:val="24"/>
                <w:szCs w:val="24"/>
              </w:rPr>
              <w:t>[1</w:t>
            </w:r>
            <w:r w:rsidRPr="00622C65">
              <w:rPr>
                <w:rFonts w:asciiTheme="minorHAnsi" w:hAnsiTheme="minorHAnsi" w:cstheme="minorHAnsi"/>
                <w:noProof/>
                <w:sz w:val="24"/>
                <w:szCs w:val="24"/>
              </w:rPr>
              <w:t>]</w:t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fldChar w:fldCharType="end"/>
            </w:r>
          </w:p>
        </w:tc>
        <w:tc>
          <w:tcPr>
            <w:tcW w:w="2711" w:type="pct"/>
            <w:shd w:val="clear" w:color="auto" w:fill="FFFFFF"/>
          </w:tcPr>
          <w:p w14:paraId="68961188" w14:textId="7EC5B81D" w:rsidR="00293BCE" w:rsidRPr="00622C65" w:rsidRDefault="00293BCE" w:rsidP="00756D21">
            <w:pPr>
              <w:rPr>
                <w:rFonts w:cstheme="minorHAnsi"/>
              </w:rPr>
            </w:pPr>
            <w:r w:rsidRPr="00622C65">
              <w:rPr>
                <w:rFonts w:cstheme="minorHAnsi"/>
                <w:w w:val="110"/>
              </w:rPr>
              <w:t>90% CI of GMRs of C</w:t>
            </w:r>
            <w:r w:rsidRPr="00622C65">
              <w:rPr>
                <w:rFonts w:cstheme="minorHAnsi"/>
                <w:w w:val="110"/>
                <w:position w:val="-2"/>
              </w:rPr>
              <w:t>max</w:t>
            </w:r>
            <w:r w:rsidRPr="00622C65">
              <w:rPr>
                <w:rFonts w:cstheme="minorHAnsi"/>
                <w:w w:val="110"/>
              </w:rPr>
              <w:t>, AUC</w:t>
            </w:r>
          </w:p>
        </w:tc>
        <w:tc>
          <w:tcPr>
            <w:tcW w:w="874" w:type="pct"/>
            <w:shd w:val="clear" w:color="auto" w:fill="FFFFFF"/>
          </w:tcPr>
          <w:p w14:paraId="602B6E17" w14:textId="77777777" w:rsidR="00293BCE" w:rsidRPr="00622C65" w:rsidRDefault="00293BCE" w:rsidP="0052291E">
            <w:pPr>
              <w:pStyle w:val="BodyText"/>
              <w:rPr>
                <w:rFonts w:asciiTheme="minorHAnsi" w:hAnsiTheme="minorHAnsi" w:cstheme="minorHAnsi"/>
                <w:b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b/>
                <w:color w:val="333333"/>
                <w:sz w:val="24"/>
                <w:szCs w:val="24"/>
              </w:rPr>
              <w:t>80–125%</w:t>
            </w:r>
          </w:p>
        </w:tc>
      </w:tr>
      <w:tr w:rsidR="00293BCE" w:rsidRPr="00622C65" w14:paraId="2363B80B" w14:textId="77777777" w:rsidTr="0052291E">
        <w:trPr>
          <w:trHeight w:val="20"/>
        </w:trPr>
        <w:tc>
          <w:tcPr>
            <w:tcW w:w="600" w:type="pct"/>
            <w:shd w:val="clear" w:color="auto" w:fill="FFFFFF"/>
          </w:tcPr>
          <w:p w14:paraId="7F552CCF" w14:textId="77777777" w:rsidR="00293BCE" w:rsidRPr="00622C65" w:rsidRDefault="00293BCE" w:rsidP="0052291E">
            <w:pPr>
              <w:pStyle w:val="BodyText"/>
              <w:rPr>
                <w:rFonts w:asciiTheme="minorHAnsi" w:hAnsiTheme="minorHAnsi" w:cstheme="minorHAnsi"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SB4 / healthy</w:t>
            </w:r>
          </w:p>
        </w:tc>
        <w:tc>
          <w:tcPr>
            <w:tcW w:w="815" w:type="pct"/>
            <w:shd w:val="clear" w:color="auto" w:fill="FFFFFF"/>
          </w:tcPr>
          <w:p w14:paraId="01A4ECBA" w14:textId="053521A6" w:rsidR="00293BCE" w:rsidRPr="00622C65" w:rsidRDefault="00293BCE" w:rsidP="0052291E">
            <w:pPr>
              <w:pStyle w:val="BodyText"/>
              <w:rPr>
                <w:rFonts w:asciiTheme="minorHAnsi" w:hAnsiTheme="minorHAnsi" w:cstheme="minorHAnsi"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Lee</w:t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fldChar w:fldCharType="begin"/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instrText xml:space="preserve"> ADDIN EN.CITE &lt;EndNote&gt;&lt;Cite&gt;&lt;Author&gt;Lee&lt;/Author&gt;&lt;Year&gt;2016&lt;/Year&gt;&lt;RecNum&gt;129&lt;/RecNum&gt;&lt;DisplayText&gt;[94]&lt;/DisplayText&gt;&lt;record&gt;&lt;rec-number&gt;129&lt;/rec-number&gt;&lt;foreign-keys&gt;&lt;key app="EN" db-id="pd9xt00snavet4e5z2sv2d92s0z9wss02xfe" timestamp="1488035527"&gt;129&lt;/key&gt;&lt;key app="ENWeb" db-id=""&gt;0&lt;/key&gt;&lt;/foreign-keys&gt;&lt;ref-type name="Journal Article"&gt;17&lt;/ref-type&gt;&lt;contributors&gt;&lt;authors&gt;&lt;author&gt;Lee, Y. J.&lt;/author&gt;&lt;author&gt;Shin, D.&lt;/author&gt;&lt;author&gt;Kim, Y.&lt;/author&gt;&lt;author&gt;Kang, J.&lt;/author&gt;&lt;author&gt;Gauliard, A.&lt;/author&gt;&lt;author&gt;Fuhr, R.&lt;/author&gt;&lt;/authors&gt;&lt;/contributors&gt;&lt;auth-address&gt;Samsung Bioepis Co., Ltd., Incheon, Republic of Korea.&amp;#xD;PAREXEL International Early Phase Clinical Unit, Berlin, Germany.&lt;/auth-address&gt;&lt;titles&gt;&lt;title&gt;A randomized phase l pharmacokinetic study comparing SB4 and etanercept reference product (Enbrel®) in healthy subjects&lt;/title&gt;&lt;secondary-title&gt;Br J Clin Pharmacol&lt;/secondary-title&gt;&lt;/titles&gt;&lt;periodical&gt;&lt;full-title&gt;Br J Clin Pharmacol&lt;/full-title&gt;&lt;/periodical&gt;&lt;pages&gt;64-73&lt;/pages&gt;&lt;volume&gt;82&lt;/volume&gt;&lt;number&gt;1&lt;/number&gt;&lt;keywords&gt;&lt;keyword&gt;Sb4&lt;/keyword&gt;&lt;keyword&gt;biosimilar&lt;/keyword&gt;&lt;keyword&gt;etanercept&lt;/keyword&gt;&lt;keyword&gt;immunogenicity&lt;/keyword&gt;&lt;keyword&gt;pharmacokinetics&lt;/keyword&gt;&lt;keyword&gt;safety&lt;/keyword&gt;&lt;/keywords&gt;&lt;dates&gt;&lt;year&gt;2016&lt;/year&gt;&lt;pub-dates&gt;&lt;date&gt;Jul&lt;/date&gt;&lt;/pub-dates&gt;&lt;/dates&gt;&lt;isbn&gt;1365-2125 (Electronic)&amp;#xD;0306-5251 (Linking)&lt;/isbn&gt;&lt;accession-num&gt;26972584&lt;/accession-num&gt;&lt;urls&gt;&lt;related-urls&gt;&lt;url&gt;https://www.ncbi.nlm.nih.gov/pubmed/26972584&lt;/url&gt;&lt;/related-urls&gt;&lt;/urls&gt;&lt;custom2&gt;PMC4917797&lt;/custom2&gt;&lt;electronic-resource-num&gt;10.1111/bcp.12929&lt;/electronic-resource-num&gt;&lt;/record&gt;&lt;/Cite&gt;&lt;/EndNote&gt;</w:instrText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fldChar w:fldCharType="separate"/>
            </w:r>
            <w:r w:rsidR="00753C4F" w:rsidRPr="00622C65">
              <w:rPr>
                <w:rFonts w:asciiTheme="minorHAnsi" w:hAnsiTheme="minorHAnsi" w:cstheme="minorHAnsi"/>
                <w:noProof/>
                <w:sz w:val="24"/>
                <w:szCs w:val="24"/>
              </w:rPr>
              <w:t>[2</w:t>
            </w:r>
            <w:r w:rsidRPr="00622C65">
              <w:rPr>
                <w:rFonts w:asciiTheme="minorHAnsi" w:hAnsiTheme="minorHAnsi" w:cstheme="minorHAnsi"/>
                <w:noProof/>
                <w:sz w:val="24"/>
                <w:szCs w:val="24"/>
              </w:rPr>
              <w:t>]</w:t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fldChar w:fldCharType="end"/>
            </w:r>
          </w:p>
        </w:tc>
        <w:tc>
          <w:tcPr>
            <w:tcW w:w="2711" w:type="pct"/>
            <w:shd w:val="clear" w:color="auto" w:fill="FFFFFF"/>
          </w:tcPr>
          <w:p w14:paraId="2F1A41DC" w14:textId="77777777" w:rsidR="00293BCE" w:rsidRPr="00622C65" w:rsidRDefault="00293BCE" w:rsidP="0052291E">
            <w:pPr>
              <w:rPr>
                <w:rFonts w:cstheme="minorHAnsi"/>
                <w:color w:val="333333"/>
              </w:rPr>
            </w:pPr>
            <w:r w:rsidRPr="00622C65">
              <w:rPr>
                <w:rFonts w:cstheme="minorHAnsi"/>
                <w:color w:val="333333"/>
              </w:rPr>
              <w:t xml:space="preserve">90% CI ratios of geometric </w:t>
            </w:r>
            <w:proofErr w:type="spellStart"/>
            <w:r w:rsidRPr="00622C65">
              <w:rPr>
                <w:rFonts w:cstheme="minorHAnsi"/>
                <w:color w:val="333333"/>
              </w:rPr>
              <w:t>LSMeans</w:t>
            </w:r>
            <w:proofErr w:type="spellEnd"/>
            <w:r w:rsidRPr="00622C65">
              <w:rPr>
                <w:rFonts w:cstheme="minorHAnsi"/>
                <w:color w:val="333333"/>
              </w:rPr>
              <w:t xml:space="preserve"> of pairwise comparison</w:t>
            </w:r>
          </w:p>
        </w:tc>
        <w:tc>
          <w:tcPr>
            <w:tcW w:w="874" w:type="pct"/>
            <w:shd w:val="clear" w:color="auto" w:fill="FFFFFF"/>
          </w:tcPr>
          <w:p w14:paraId="1D5D67CC" w14:textId="77777777" w:rsidR="00293BCE" w:rsidRPr="00622C65" w:rsidRDefault="00293BCE" w:rsidP="0052291E">
            <w:pPr>
              <w:pStyle w:val="BodyText"/>
              <w:rPr>
                <w:rFonts w:asciiTheme="minorHAnsi" w:hAnsiTheme="minorHAnsi" w:cstheme="minorHAnsi"/>
                <w:b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b/>
                <w:color w:val="333333"/>
                <w:sz w:val="24"/>
                <w:szCs w:val="24"/>
              </w:rPr>
              <w:t>80–125%</w:t>
            </w:r>
          </w:p>
        </w:tc>
      </w:tr>
      <w:tr w:rsidR="00293BCE" w:rsidRPr="00622C65" w14:paraId="4D2ACE02" w14:textId="77777777" w:rsidTr="0052291E">
        <w:trPr>
          <w:trHeight w:val="20"/>
        </w:trPr>
        <w:tc>
          <w:tcPr>
            <w:tcW w:w="600" w:type="pct"/>
            <w:shd w:val="clear" w:color="auto" w:fill="FFFFFF"/>
          </w:tcPr>
          <w:p w14:paraId="43983F4C" w14:textId="77777777" w:rsidR="00293BCE" w:rsidRPr="00622C65" w:rsidRDefault="00293BCE" w:rsidP="0052291E">
            <w:pPr>
              <w:pStyle w:val="BodyText"/>
              <w:rPr>
                <w:rFonts w:asciiTheme="minorHAnsi" w:hAnsiTheme="minorHAnsi" w:cstheme="minorHAnsi"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GP2015 / healthy</w:t>
            </w:r>
          </w:p>
        </w:tc>
        <w:tc>
          <w:tcPr>
            <w:tcW w:w="815" w:type="pct"/>
            <w:shd w:val="clear" w:color="auto" w:fill="FFFFFF"/>
          </w:tcPr>
          <w:p w14:paraId="42C118C5" w14:textId="49C4C778" w:rsidR="00293BCE" w:rsidRPr="00622C65" w:rsidRDefault="00293BCE" w:rsidP="00753C4F">
            <w:pPr>
              <w:pStyle w:val="BodyText"/>
              <w:rPr>
                <w:rFonts w:asciiTheme="minorHAnsi" w:hAnsiTheme="minorHAnsi" w:cstheme="minorHAnsi"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sz w:val="24"/>
                <w:szCs w:val="24"/>
              </w:rPr>
              <w:t>von Richter</w:t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fldChar w:fldCharType="begin"/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instrText xml:space="preserve"> ADDIN EN.CITE &lt;EndNote&gt;&lt;Cite&gt;&lt;Author&gt;von Richter&lt;/Author&gt;&lt;Year&gt;2016&lt;/Year&gt;&lt;RecNum&gt;192&lt;/RecNum&gt;&lt;DisplayText&gt;[20]&lt;/DisplayText&gt;&lt;record&gt;&lt;rec-number&gt;192&lt;/rec-number&gt;&lt;foreign-keys&gt;&lt;key app="EN" db-id="pd9xt00snavet4e5z2sv2d92s0z9wss02xfe" timestamp="1488035586"&gt;192&lt;/key&gt;&lt;key app="ENWeb" db-id=""&gt;0&lt;/key&gt;&lt;/foreign-keys&gt;&lt;ref-type name="Journal Article"&gt;17&lt;/ref-type&gt;&lt;contributors&gt;&lt;authors&gt;&lt;author&gt;von Richter, O.&lt;/author&gt;&lt;author&gt;Skerjanec, A.&lt;/author&gt;&lt;author&gt;Afonso, M.&lt;/author&gt;&lt;author&gt;Sanguino Heinrich, S.&lt;/author&gt;&lt;author&gt;Poetzl, J.&lt;/author&gt;&lt;author&gt;Woehling, H.&lt;/author&gt;&lt;author&gt;Velinova, M.&lt;/author&gt;&lt;author&gt;Koch, A.&lt;/author&gt;&lt;author&gt;Kollins, D.&lt;/author&gt;&lt;author&gt;Macke, L.&lt;/author&gt;&lt;author&gt;Wuerth, G.&lt;/author&gt;&lt;/authors&gt;&lt;/contributors&gt;&lt;auth-address&gt;Global Clinical Development, Biopharmaceuticals, Hexal AG, Holzkirchen, Germany.&amp;#xD;Global Clinical Development, Biopharmaceuticals, Sandoz AG, Basel, Switzerland.&amp;#xD;PRA Health Sciences, Zuidlaren, The Netherlands.&amp;#xD;PAREXEL Early Phase Clinical Unit, Northwick Park Hospital, Harrow, UK.&lt;/auth-address&gt;&lt;titles&gt;&lt;title&gt;GP2015, a proposed etanercept biosimilar: Pharmacokinetic similarity to its reference product and comparison of its autoinjector device with prefilled syringes&lt;/title&gt;&lt;secondary-title&gt;Br J Clin Pharmacol&lt;/secondary-title&gt;&lt;/titles&gt;&lt;periodical&gt;&lt;full-title&gt;Br J Clin Pharmacol&lt;/full-title&gt;&lt;/periodical&gt;&lt;keywords&gt;&lt;keyword&gt;Gp2015&lt;/keyword&gt;&lt;keyword&gt;autoinjector&lt;/keyword&gt;&lt;keyword&gt;bioequivalence&lt;/keyword&gt;&lt;keyword&gt;biosimilar&lt;/keyword&gt;&lt;keyword&gt;etanercept&lt;/keyword&gt;&lt;keyword&gt;pharmacokinetics&lt;/keyword&gt;&lt;keyword&gt;subcutaneous administration&lt;/keyword&gt;&lt;/keywords&gt;&lt;dates&gt;&lt;year&gt;2016&lt;/year&gt;&lt;pub-dates&gt;&lt;date&gt;Oct 27&lt;/date&gt;&lt;/pub-dates&gt;&lt;/dates&gt;&lt;isbn&gt;1365-2125 (Electronic)&amp;#xD;0306-5251 (Linking)&lt;/isbn&gt;&lt;accession-num&gt;27790726&lt;/accession-num&gt;&lt;urls&gt;&lt;related-urls&gt;&lt;url&gt;https://www.ncbi.nlm.nih.gov/pubmed/27790726&lt;/url&gt;&lt;/related-urls&gt;&lt;/urls&gt;&lt;electronic-resource-num&gt;10.1111/bcp.13170&lt;/electronic-resource-num&gt;&lt;/record&gt;&lt;/Cite&gt;&lt;/EndNote&gt;</w:instrText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fldChar w:fldCharType="separate"/>
            </w:r>
            <w:r w:rsidRPr="00622C65">
              <w:rPr>
                <w:rFonts w:asciiTheme="minorHAnsi" w:hAnsiTheme="minorHAnsi" w:cstheme="minorHAnsi"/>
                <w:noProof/>
                <w:sz w:val="24"/>
                <w:szCs w:val="24"/>
              </w:rPr>
              <w:t>[</w:t>
            </w:r>
            <w:r w:rsidR="00753C4F" w:rsidRPr="00622C65">
              <w:rPr>
                <w:rFonts w:asciiTheme="minorHAnsi" w:hAnsiTheme="minorHAnsi" w:cstheme="minorHAnsi"/>
                <w:noProof/>
                <w:sz w:val="24"/>
                <w:szCs w:val="24"/>
              </w:rPr>
              <w:t>3</w:t>
            </w:r>
            <w:r w:rsidRPr="00622C65">
              <w:rPr>
                <w:rFonts w:asciiTheme="minorHAnsi" w:hAnsiTheme="minorHAnsi" w:cstheme="minorHAnsi"/>
                <w:noProof/>
                <w:sz w:val="24"/>
                <w:szCs w:val="24"/>
              </w:rPr>
              <w:t>]</w:t>
            </w:r>
            <w:r w:rsidRPr="00622C65">
              <w:rPr>
                <w:rFonts w:asciiTheme="minorHAnsi" w:hAnsiTheme="minorHAnsi" w:cstheme="minorHAnsi"/>
                <w:sz w:val="24"/>
                <w:szCs w:val="24"/>
              </w:rPr>
              <w:fldChar w:fldCharType="end"/>
            </w:r>
          </w:p>
        </w:tc>
        <w:tc>
          <w:tcPr>
            <w:tcW w:w="2711" w:type="pct"/>
            <w:shd w:val="clear" w:color="auto" w:fill="FFFFFF"/>
          </w:tcPr>
          <w:p w14:paraId="04E00ABF" w14:textId="0BFC0C39" w:rsidR="00293BCE" w:rsidRPr="00622C65" w:rsidRDefault="00293BCE" w:rsidP="00756D21">
            <w:pPr>
              <w:rPr>
                <w:rFonts w:cstheme="minorHAnsi"/>
              </w:rPr>
            </w:pPr>
            <w:r w:rsidRPr="00622C65">
              <w:rPr>
                <w:rFonts w:cstheme="minorHAnsi"/>
              </w:rPr>
              <w:t>90% CI ratios of geometric mean of GP2015/ETN for C</w:t>
            </w:r>
            <w:r w:rsidRPr="00622C65">
              <w:rPr>
                <w:rFonts w:cstheme="minorHAnsi"/>
                <w:position w:val="-2"/>
              </w:rPr>
              <w:t xml:space="preserve">max, </w:t>
            </w:r>
            <w:r w:rsidRPr="00622C65">
              <w:rPr>
                <w:rFonts w:cstheme="minorHAnsi"/>
              </w:rPr>
              <w:t>AUC</w:t>
            </w:r>
          </w:p>
        </w:tc>
        <w:tc>
          <w:tcPr>
            <w:tcW w:w="874" w:type="pct"/>
            <w:shd w:val="clear" w:color="auto" w:fill="FFFFFF"/>
          </w:tcPr>
          <w:p w14:paraId="2208F850" w14:textId="77777777" w:rsidR="00293BCE" w:rsidRPr="00622C65" w:rsidRDefault="00293BCE" w:rsidP="0052291E">
            <w:pPr>
              <w:pStyle w:val="BodyText"/>
              <w:rPr>
                <w:rFonts w:asciiTheme="minorHAnsi" w:hAnsiTheme="minorHAnsi" w:cstheme="minorHAnsi"/>
                <w:b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b/>
                <w:color w:val="333333"/>
                <w:sz w:val="24"/>
                <w:szCs w:val="24"/>
              </w:rPr>
              <w:t>80–125%</w:t>
            </w:r>
          </w:p>
        </w:tc>
      </w:tr>
      <w:tr w:rsidR="00293BCE" w:rsidRPr="00622C65" w14:paraId="12BEDCDE" w14:textId="77777777" w:rsidTr="0052291E">
        <w:trPr>
          <w:trHeight w:val="20"/>
        </w:trPr>
        <w:tc>
          <w:tcPr>
            <w:tcW w:w="600" w:type="pct"/>
            <w:shd w:val="clear" w:color="auto" w:fill="FFFFFF"/>
          </w:tcPr>
          <w:p w14:paraId="7E2DFE5C" w14:textId="77777777" w:rsidR="00293BCE" w:rsidRPr="00622C65" w:rsidRDefault="00293BCE" w:rsidP="0052291E">
            <w:pPr>
              <w:pStyle w:val="BodyText"/>
              <w:rPr>
                <w:rFonts w:asciiTheme="minorHAnsi" w:hAnsiTheme="minorHAnsi" w:cstheme="minorHAnsi"/>
                <w:color w:val="000000"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color w:val="000000"/>
                <w:sz w:val="24"/>
                <w:szCs w:val="24"/>
              </w:rPr>
              <w:t>SB2 / healthy</w:t>
            </w:r>
          </w:p>
        </w:tc>
        <w:tc>
          <w:tcPr>
            <w:tcW w:w="815" w:type="pct"/>
            <w:shd w:val="clear" w:color="auto" w:fill="FFFFFF"/>
          </w:tcPr>
          <w:p w14:paraId="4584153E" w14:textId="34F58683" w:rsidR="00293BCE" w:rsidRPr="00622C65" w:rsidRDefault="00293BCE" w:rsidP="0052291E">
            <w:pPr>
              <w:pStyle w:val="BodyText"/>
              <w:rPr>
                <w:rFonts w:asciiTheme="minorHAnsi" w:hAnsiTheme="minorHAnsi" w:cstheme="minorHAnsi"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color w:val="000000"/>
                <w:sz w:val="24"/>
                <w:szCs w:val="24"/>
              </w:rPr>
              <w:t>Shin</w:t>
            </w:r>
            <w:r w:rsidRPr="00622C65">
              <w:rPr>
                <w:rFonts w:asciiTheme="minorHAnsi" w:hAnsiTheme="minorHAnsi" w:cstheme="minorHAnsi"/>
                <w:color w:val="000000"/>
                <w:sz w:val="24"/>
                <w:szCs w:val="24"/>
              </w:rPr>
              <w:fldChar w:fldCharType="begin"/>
            </w:r>
            <w:r w:rsidRPr="00622C65">
              <w:rPr>
                <w:rFonts w:asciiTheme="minorHAnsi" w:hAnsiTheme="minorHAnsi" w:cstheme="minorHAnsi"/>
                <w:color w:val="000000"/>
                <w:sz w:val="24"/>
                <w:szCs w:val="24"/>
              </w:rPr>
              <w:instrText xml:space="preserve"> ADDIN EN.CITE &lt;EndNote&gt;&lt;Cite&gt;&lt;Author&gt;Shin&lt;/Author&gt;&lt;Year&gt;2015&lt;/Year&gt;&lt;RecNum&gt;252&lt;/RecNum&gt;&lt;DisplayText&gt;[17]&lt;/DisplayText&gt;&lt;record&gt;&lt;rec-number&gt;252&lt;/rec-number&gt;&lt;foreign-keys&gt;&lt;key app="EN" db-id="pd9xt00snavet4e5z2sv2d92s0z9wss02xfe" timestamp="1488035657"&gt;252&lt;/key&gt;&lt;key app="ENWeb" db-id=""&gt;0&lt;/key&gt;&lt;/foreign-keys&gt;&lt;ref-type name="Journal Article"&gt;17&lt;/ref-type&gt;&lt;contributors&gt;&lt;authors&gt;&lt;author&gt;Shin, D.&lt;/author&gt;&lt;author&gt;Kim, Y.&lt;/author&gt;&lt;author&gt;Kim, Y. S.&lt;/author&gt;&lt;author&gt;Kornicke, T.&lt;/author&gt;&lt;author&gt;Fuhr, R.&lt;/author&gt;&lt;/authors&gt;&lt;/contributors&gt;&lt;auth-address&gt;Samsung Bioepis Co., Ltd., 107 Chemdan-daero, Yeonsu-gu, Incheon, Republic of Korea. dh01.shin@samsung.com.&amp;#xD;Samsung Bioepis Co., Ltd., 107 Chemdan-daero, Yeonsu-gu, Incheon, Republic of Korea.&amp;#xD;PAREXEL International Early Phase Clinical Unit, Berlin, Germany.&lt;/auth-address&gt;&lt;titles&gt;&lt;title&gt;A randomized, Phase I pharmacokinetic study comparing SB2 and infliximab reference product (Remicade((R))) in healthy subjects&lt;/title&gt;&lt;secondary-title&gt;BioDrugs&lt;/secondary-title&gt;&lt;/titles&gt;&lt;periodical&gt;&lt;full-title&gt;BioDrugs&lt;/full-title&gt;&lt;/periodical&gt;&lt;pages&gt;381-8&lt;/pages&gt;&lt;volume&gt;29&lt;/volume&gt;&lt;number&gt;6&lt;/number&gt;&lt;keywords&gt;&lt;keyword&gt;Administration, Intravenous&lt;/keyword&gt;&lt;keyword&gt;Adult&lt;/keyword&gt;&lt;keyword&gt;Biosimilar Pharmaceuticals/*administration &amp;amp; dosage/*pharmacokinetics&lt;/keyword&gt;&lt;keyword&gt;Cross-Over Studies&lt;/keyword&gt;&lt;keyword&gt;Female&lt;/keyword&gt;&lt;keyword&gt;Healthy Volunteers&lt;/keyword&gt;&lt;keyword&gt;Humans&lt;/keyword&gt;&lt;keyword&gt;Infliximab/*administration &amp;amp; dosage/*pharmacokinetics&lt;/keyword&gt;&lt;keyword&gt;Male&lt;/keyword&gt;&lt;keyword&gt;Middle Aged&lt;/keyword&gt;&lt;keyword&gt;Single-Blind Method&lt;/keyword&gt;&lt;/keywords&gt;&lt;dates&gt;&lt;year&gt;2015&lt;/year&gt;&lt;pub-dates&gt;&lt;date&gt;Dec&lt;/date&gt;&lt;/pub-dates&gt;&lt;/dates&gt;&lt;isbn&gt;1179-190X (Electronic)&amp;#xD;1173-8804 (Linking)&lt;/isbn&gt;&lt;accession-num&gt;26577771&lt;/accession-num&gt;&lt;urls&gt;&lt;related-urls&gt;&lt;url&gt;https://www.ncbi.nlm.nih.gov/pubmed/26577771&lt;/url&gt;&lt;/related-urls&gt;&lt;/urls&gt;&lt;custom2&gt;PMC4684585&lt;/custom2&gt;&lt;electronic-resource-num&gt;10.1007/s40259-015-0150-5&lt;/electronic-resource-num&gt;&lt;/record&gt;&lt;/Cite&gt;&lt;/EndNote&gt;</w:instrText>
            </w:r>
            <w:r w:rsidRPr="00622C65">
              <w:rPr>
                <w:rFonts w:asciiTheme="minorHAnsi" w:hAnsiTheme="minorHAnsi" w:cstheme="minorHAnsi"/>
                <w:color w:val="000000"/>
                <w:sz w:val="24"/>
                <w:szCs w:val="24"/>
              </w:rPr>
              <w:fldChar w:fldCharType="separate"/>
            </w:r>
            <w:r w:rsidR="00753C4F" w:rsidRPr="00622C65">
              <w:rPr>
                <w:rFonts w:asciiTheme="minorHAnsi" w:hAnsiTheme="minorHAnsi" w:cstheme="minorHAnsi"/>
                <w:noProof/>
                <w:color w:val="000000"/>
                <w:sz w:val="24"/>
                <w:szCs w:val="24"/>
              </w:rPr>
              <w:t>[4</w:t>
            </w:r>
            <w:r w:rsidRPr="00622C65">
              <w:rPr>
                <w:rFonts w:asciiTheme="minorHAnsi" w:hAnsiTheme="minorHAnsi" w:cstheme="minorHAnsi"/>
                <w:noProof/>
                <w:color w:val="000000"/>
                <w:sz w:val="24"/>
                <w:szCs w:val="24"/>
              </w:rPr>
              <w:t>]</w:t>
            </w:r>
            <w:r w:rsidRPr="00622C65">
              <w:rPr>
                <w:rFonts w:asciiTheme="minorHAnsi" w:hAnsiTheme="minorHAnsi" w:cstheme="minorHAnsi"/>
                <w:color w:val="000000"/>
                <w:sz w:val="24"/>
                <w:szCs w:val="24"/>
              </w:rPr>
              <w:fldChar w:fldCharType="end"/>
            </w:r>
            <w:r w:rsidRPr="00622C65">
              <w:rPr>
                <w:rFonts w:asciiTheme="minorHAnsi" w:hAnsiTheme="minorHAnsi" w:cstheme="minorHAnsi"/>
                <w:color w:val="000000"/>
                <w:sz w:val="24"/>
                <w:szCs w:val="24"/>
              </w:rPr>
              <w:fldChar w:fldCharType="begin"/>
            </w:r>
            <w:r w:rsidRPr="00622C65">
              <w:rPr>
                <w:rFonts w:asciiTheme="minorHAnsi" w:hAnsiTheme="minorHAnsi" w:cstheme="minorHAnsi"/>
                <w:color w:val="000000"/>
                <w:sz w:val="24"/>
                <w:szCs w:val="24"/>
              </w:rPr>
              <w:instrText xml:space="preserve"> ADDIN REFMGR.CITE &lt;Refman&gt;&lt;Cite&gt;&lt;Author&gt;Shin D&lt;/Author&gt;&lt;Year&gt;2015&lt;/Year&gt;&lt;RecNum&gt;1563&lt;/RecNum&gt;&lt;IDText&gt;A Randomized, Phase I Pharmacokinetic Study Comparing SB2 and Infliximab Reference Product (Remicade®) in Healthy Subjects.&lt;/IDText&gt;&lt;MDL Ref_Type="Journal"&gt;&lt;Ref_Type&gt;Journal&lt;/Ref_Type&gt;&lt;Ref_ID&gt;1563&lt;/Ref_ID&gt;&lt;Title_Primary&gt;&lt;f name="Calibri Light"&gt;&lt;b&gt;A Randomized, Phase I Pharmacokinetic Study Comparing SB2 and Infliximab Reference Product (Remicade&amp;#xAE;) in Healthy Subjects.&lt;/b&gt;&lt;/f&gt;&lt;/Title_Primary&gt;&lt;Authors_Primary&gt;Shin D&lt;/Authors_Primary&gt;&lt;Authors_Primary&gt;Kim Y&lt;/Authors_Primary&gt;&lt;Authors_Primary&gt;Kim YS&lt;/Authors_Primary&gt;&lt;Authors_Primary&gt;K&amp;#xF6;rnicke T&lt;/Authors_Primary&gt;&lt;Authors_Primary&gt;Fuhr R&lt;/Authors_Primary&gt;&lt;Date_Primary&gt;2015&lt;/Date_Primary&gt;&lt;Keywords&gt;Infliximab&lt;/Keywords&gt;&lt;Reprint&gt;Not in File&lt;/Reprint&gt;&lt;Start_Page&gt;381&lt;/Start_Page&gt;&lt;End_Page&gt;388&lt;/End_Page&gt;&lt;Periodical&gt;BioDrugs&lt;/Periodical&gt;&lt;Volume&gt;29&lt;/Volume&gt;&lt;Issue&gt;6&lt;/Issue&gt;&lt;ZZ_JournalFull&gt;&lt;f name="System"&gt;BioDrugs&lt;/f&gt;&lt;/ZZ_JournalFull&gt;&lt;ZZ_WorkformID&gt;1&lt;/ZZ_WorkformID&gt;&lt;/MDL&gt;&lt;/Cite&gt;&lt;/Refman&gt;</w:instrText>
            </w:r>
            <w:r w:rsidRPr="00622C65">
              <w:rPr>
                <w:rFonts w:asciiTheme="minorHAnsi" w:hAnsiTheme="minorHAnsi" w:cstheme="minorHAnsi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2711" w:type="pct"/>
            <w:shd w:val="clear" w:color="auto" w:fill="FFFFFF"/>
          </w:tcPr>
          <w:p w14:paraId="772FD53F" w14:textId="7B43C77E" w:rsidR="00293BCE" w:rsidRPr="00622C65" w:rsidRDefault="00293BCE" w:rsidP="0052291E">
            <w:pPr>
              <w:rPr>
                <w:rFonts w:cstheme="minorHAnsi"/>
              </w:rPr>
            </w:pPr>
            <w:r w:rsidRPr="00622C65">
              <w:rPr>
                <w:rFonts w:cstheme="minorHAnsi"/>
              </w:rPr>
              <w:t>90 % CI of ratio of geometric least sq</w:t>
            </w:r>
            <w:r w:rsidR="00CB1DA7" w:rsidRPr="00622C65">
              <w:rPr>
                <w:rFonts w:cstheme="minorHAnsi"/>
              </w:rPr>
              <w:t>uares means (</w:t>
            </w:r>
            <w:proofErr w:type="spellStart"/>
            <w:r w:rsidR="00CB1DA7" w:rsidRPr="00622C65">
              <w:rPr>
                <w:rFonts w:cstheme="minorHAnsi"/>
              </w:rPr>
              <w:t>LSMeans</w:t>
            </w:r>
            <w:proofErr w:type="spellEnd"/>
            <w:r w:rsidR="00CB1DA7" w:rsidRPr="00622C65">
              <w:rPr>
                <w:rFonts w:cstheme="minorHAnsi"/>
              </w:rPr>
              <w:t>)</w:t>
            </w:r>
          </w:p>
        </w:tc>
        <w:tc>
          <w:tcPr>
            <w:tcW w:w="874" w:type="pct"/>
            <w:shd w:val="clear" w:color="auto" w:fill="FFFFFF"/>
          </w:tcPr>
          <w:p w14:paraId="0114B70B" w14:textId="77777777" w:rsidR="00293BCE" w:rsidRPr="00622C65" w:rsidRDefault="00293BCE" w:rsidP="0052291E">
            <w:pPr>
              <w:pStyle w:val="BodyText"/>
              <w:rPr>
                <w:rFonts w:asciiTheme="minorHAnsi" w:hAnsiTheme="minorHAnsi" w:cstheme="minorHAnsi"/>
                <w:b/>
                <w:sz w:val="24"/>
                <w:szCs w:val="24"/>
              </w:rPr>
            </w:pPr>
            <w:r w:rsidRPr="00622C65">
              <w:rPr>
                <w:rFonts w:asciiTheme="minorHAnsi" w:hAnsiTheme="minorHAnsi" w:cstheme="minorHAnsi"/>
                <w:b/>
                <w:color w:val="333333"/>
                <w:sz w:val="24"/>
                <w:szCs w:val="24"/>
              </w:rPr>
              <w:t>80–125%</w:t>
            </w:r>
          </w:p>
        </w:tc>
      </w:tr>
      <w:tr w:rsidR="00293BCE" w:rsidRPr="00622C65" w14:paraId="1D70169E" w14:textId="77777777" w:rsidTr="0052291E">
        <w:trPr>
          <w:trHeight w:val="20"/>
        </w:trPr>
        <w:tc>
          <w:tcPr>
            <w:tcW w:w="600" w:type="pct"/>
            <w:shd w:val="clear" w:color="auto" w:fill="FFFFFF"/>
          </w:tcPr>
          <w:p w14:paraId="3F2BE925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</w:rPr>
              <w:t>CT-P13 / AS</w:t>
            </w:r>
          </w:p>
        </w:tc>
        <w:tc>
          <w:tcPr>
            <w:tcW w:w="815" w:type="pct"/>
            <w:shd w:val="clear" w:color="auto" w:fill="FFFFFF"/>
          </w:tcPr>
          <w:p w14:paraId="129C1423" w14:textId="20A81F91" w:rsidR="00293BCE" w:rsidRPr="00622C65" w:rsidRDefault="00293BCE" w:rsidP="00753C4F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>Park</w: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QYXJrPC9BdXRob3I+PFllYXI+MjAxMzwvWWVhcj48UmVj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 </w:instrTex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QYXJrPC9BdXRob3I+PFllYXI+MjAxMzwvWWVhcj48UmVj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.DATA </w:instrText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end"/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separate"/>
            </w:r>
            <w:r w:rsidRPr="00622C65">
              <w:rPr>
                <w:rFonts w:cstheme="minorHAnsi"/>
                <w:noProof/>
                <w:lang w:val="de-DE"/>
              </w:rPr>
              <w:t>[</w:t>
            </w:r>
            <w:r w:rsidR="00753C4F" w:rsidRPr="00622C65">
              <w:rPr>
                <w:rFonts w:cstheme="minorHAnsi"/>
                <w:noProof/>
                <w:lang w:val="de-DE"/>
              </w:rPr>
              <w:t>8</w:t>
            </w:r>
            <w:r w:rsidRPr="00622C65">
              <w:rPr>
                <w:rFonts w:cstheme="minorHAnsi"/>
                <w:noProof/>
                <w:lang w:val="de-DE"/>
              </w:rPr>
              <w:t xml:space="preserve">, </w:t>
            </w:r>
            <w:r w:rsidR="00753C4F" w:rsidRPr="00622C65">
              <w:rPr>
                <w:rFonts w:cstheme="minorHAnsi"/>
                <w:noProof/>
                <w:lang w:val="de-DE"/>
              </w:rPr>
              <w:t>9</w:t>
            </w:r>
            <w:r w:rsidRPr="00622C65">
              <w:rPr>
                <w:rFonts w:cstheme="minorHAnsi"/>
                <w:noProof/>
                <w:lang w:val="de-DE"/>
              </w:rPr>
              <w:t>]</w:t>
            </w:r>
            <w:r w:rsidRPr="00622C65">
              <w:rPr>
                <w:rFonts w:cstheme="minorHAnsi"/>
                <w:lang w:val="de-DE"/>
              </w:rPr>
              <w:fldChar w:fldCharType="end"/>
            </w:r>
            <w:r w:rsidRPr="00622C65">
              <w:rPr>
                <w:rFonts w:cstheme="minorHAnsi"/>
                <w:lang w:val="de-DE"/>
              </w:rPr>
              <w:t xml:space="preserve"> PLANETAS</w:t>
            </w:r>
          </w:p>
        </w:tc>
        <w:tc>
          <w:tcPr>
            <w:tcW w:w="2711" w:type="pct"/>
            <w:shd w:val="clear" w:color="auto" w:fill="FFFFFF"/>
          </w:tcPr>
          <w:p w14:paraId="08BD3CDD" w14:textId="084CD31F" w:rsidR="00293BCE" w:rsidRPr="00622C65" w:rsidRDefault="00293BCE" w:rsidP="00756D21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>90% CI of geometric mean ratios of AUC an</w:t>
            </w:r>
            <w:r w:rsidR="00CB1DA7" w:rsidRPr="00622C65">
              <w:rPr>
                <w:rFonts w:cstheme="minorHAnsi"/>
                <w:lang w:val="de-DE"/>
              </w:rPr>
              <w:t>d Cmax assessed between weeks</w:t>
            </w:r>
            <w:r w:rsidRPr="00622C65">
              <w:rPr>
                <w:rFonts w:cstheme="minorHAnsi"/>
                <w:lang w:val="de-DE"/>
              </w:rPr>
              <w:t xml:space="preserve"> 22 and 30</w:t>
            </w:r>
          </w:p>
        </w:tc>
        <w:tc>
          <w:tcPr>
            <w:tcW w:w="874" w:type="pct"/>
            <w:shd w:val="clear" w:color="auto" w:fill="FFFFFF"/>
          </w:tcPr>
          <w:p w14:paraId="5ED49BF6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80-125%</w:t>
            </w:r>
          </w:p>
        </w:tc>
      </w:tr>
      <w:tr w:rsidR="00293BCE" w:rsidRPr="00622C65" w14:paraId="7F21DC94" w14:textId="77777777" w:rsidTr="0052291E">
        <w:trPr>
          <w:trHeight w:val="20"/>
        </w:trPr>
        <w:tc>
          <w:tcPr>
            <w:tcW w:w="600" w:type="pct"/>
            <w:shd w:val="clear" w:color="auto" w:fill="FFFFFF"/>
          </w:tcPr>
          <w:p w14:paraId="7020749A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</w:rPr>
              <w:t>CT-P13 / RA</w:t>
            </w:r>
          </w:p>
        </w:tc>
        <w:tc>
          <w:tcPr>
            <w:tcW w:w="815" w:type="pct"/>
            <w:shd w:val="clear" w:color="auto" w:fill="FFFFFF"/>
          </w:tcPr>
          <w:p w14:paraId="2826238B" w14:textId="6AA610E0" w:rsidR="00293BCE" w:rsidRPr="00622C65" w:rsidRDefault="00293BCE" w:rsidP="00753C4F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>Takeuchi</w: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UYWtldWNoaTwvQXV0aG9yPjxZZWFyPjIwMTU8L1llYXI+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 </w:instrTex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UYWtldWNoaTwvQXV0aG9yPjxZZWFyPjIwMTU8L1llYXI+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.DATA </w:instrText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end"/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separate"/>
            </w:r>
            <w:r w:rsidRPr="00622C65">
              <w:rPr>
                <w:rFonts w:cstheme="minorHAnsi"/>
                <w:noProof/>
                <w:lang w:val="de-DE"/>
              </w:rPr>
              <w:t>[</w:t>
            </w:r>
            <w:r w:rsidR="00753C4F" w:rsidRPr="00622C65">
              <w:rPr>
                <w:rFonts w:cstheme="minorHAnsi"/>
                <w:noProof/>
                <w:lang w:val="de-DE"/>
              </w:rPr>
              <w:t>7</w:t>
            </w:r>
            <w:r w:rsidRPr="00622C65">
              <w:rPr>
                <w:rFonts w:cstheme="minorHAnsi"/>
                <w:noProof/>
                <w:lang w:val="de-DE"/>
              </w:rPr>
              <w:t>]</w:t>
            </w:r>
            <w:r w:rsidRPr="00622C65">
              <w:rPr>
                <w:rFonts w:cstheme="minorHAnsi"/>
                <w:lang w:val="de-DE"/>
              </w:rPr>
              <w:fldChar w:fldCharType="end"/>
            </w:r>
          </w:p>
        </w:tc>
        <w:tc>
          <w:tcPr>
            <w:tcW w:w="2711" w:type="pct"/>
            <w:shd w:val="clear" w:color="auto" w:fill="FFFFFF"/>
          </w:tcPr>
          <w:p w14:paraId="5A2E5F0A" w14:textId="295756D0" w:rsidR="00293BCE" w:rsidRPr="00622C65" w:rsidRDefault="00293BCE" w:rsidP="00756D21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 xml:space="preserve">AUC (weeks 6-14) and Cmax </w:t>
            </w:r>
            <w:r w:rsidR="00756D21" w:rsidRPr="00622C65">
              <w:rPr>
                <w:rFonts w:cstheme="minorHAnsi"/>
                <w:lang w:val="de-DE"/>
              </w:rPr>
              <w:t xml:space="preserve">/ </w:t>
            </w:r>
            <w:r w:rsidRPr="00622C65">
              <w:rPr>
                <w:rFonts w:cstheme="minorHAnsi"/>
                <w:lang w:val="de-DE"/>
              </w:rPr>
              <w:t>week 6</w:t>
            </w:r>
          </w:p>
        </w:tc>
        <w:tc>
          <w:tcPr>
            <w:tcW w:w="874" w:type="pct"/>
            <w:shd w:val="clear" w:color="auto" w:fill="FFFFFF"/>
          </w:tcPr>
          <w:p w14:paraId="4000F0C7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b/>
                <w:color w:val="333333"/>
              </w:rPr>
              <w:t>80-125%</w:t>
            </w:r>
          </w:p>
        </w:tc>
      </w:tr>
      <w:tr w:rsidR="00293BCE" w:rsidRPr="00622C65" w14:paraId="60DF49EB" w14:textId="77777777" w:rsidTr="0052291E">
        <w:trPr>
          <w:trHeight w:val="20"/>
        </w:trPr>
        <w:tc>
          <w:tcPr>
            <w:tcW w:w="600" w:type="pct"/>
            <w:shd w:val="clear" w:color="auto" w:fill="FFE599"/>
          </w:tcPr>
          <w:p w14:paraId="5118153F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Phase III</w:t>
            </w:r>
          </w:p>
        </w:tc>
        <w:tc>
          <w:tcPr>
            <w:tcW w:w="815" w:type="pct"/>
            <w:shd w:val="clear" w:color="auto" w:fill="FFE599"/>
          </w:tcPr>
          <w:p w14:paraId="23F3F8EA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</w:p>
        </w:tc>
        <w:tc>
          <w:tcPr>
            <w:tcW w:w="2711" w:type="pct"/>
            <w:shd w:val="clear" w:color="auto" w:fill="FFE599"/>
          </w:tcPr>
          <w:p w14:paraId="61A0F97B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Primary efficacy endpoint</w:t>
            </w:r>
          </w:p>
        </w:tc>
        <w:tc>
          <w:tcPr>
            <w:tcW w:w="874" w:type="pct"/>
            <w:shd w:val="clear" w:color="auto" w:fill="FFE599"/>
          </w:tcPr>
          <w:p w14:paraId="778FC0AB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</w:p>
        </w:tc>
      </w:tr>
      <w:tr w:rsidR="00293BCE" w:rsidRPr="00622C65" w14:paraId="6F6BD26C" w14:textId="77777777" w:rsidTr="0052291E">
        <w:trPr>
          <w:trHeight w:val="20"/>
        </w:trPr>
        <w:tc>
          <w:tcPr>
            <w:tcW w:w="600" w:type="pct"/>
            <w:shd w:val="clear" w:color="auto" w:fill="auto"/>
          </w:tcPr>
          <w:p w14:paraId="7123A87D" w14:textId="77777777" w:rsidR="00293BCE" w:rsidRPr="00622C65" w:rsidRDefault="00293BCE" w:rsidP="0052291E">
            <w:pPr>
              <w:rPr>
                <w:rFonts w:cstheme="minorHAnsi"/>
              </w:rPr>
            </w:pPr>
            <w:r w:rsidRPr="00622C65">
              <w:rPr>
                <w:rFonts w:cstheme="minorHAnsi"/>
              </w:rPr>
              <w:t>ABP 501 / RA</w:t>
            </w:r>
          </w:p>
        </w:tc>
        <w:tc>
          <w:tcPr>
            <w:tcW w:w="815" w:type="pct"/>
            <w:shd w:val="clear" w:color="auto" w:fill="auto"/>
          </w:tcPr>
          <w:p w14:paraId="0003C7BD" w14:textId="5E164BBA" w:rsidR="00293BCE" w:rsidRPr="00622C65" w:rsidRDefault="00293BCE" w:rsidP="0052291E">
            <w:pPr>
              <w:rPr>
                <w:rFonts w:cstheme="minorHAnsi"/>
              </w:rPr>
            </w:pPr>
            <w:r w:rsidRPr="00622C65">
              <w:rPr>
                <w:rFonts w:cstheme="minorHAnsi"/>
                <w:lang w:val="de-DE"/>
              </w:rPr>
              <w:t>EUDRA-</w:t>
            </w:r>
            <w:r w:rsidRPr="00622C65">
              <w:rPr>
                <w:rFonts w:cstheme="minorHAnsi"/>
              </w:rPr>
              <w:t>CT-</w:t>
            </w:r>
            <w:proofErr w:type="spellStart"/>
            <w:r w:rsidRPr="00622C65">
              <w:rPr>
                <w:rFonts w:cstheme="minorHAnsi"/>
              </w:rPr>
              <w:t>Nr</w:t>
            </w:r>
            <w:proofErr w:type="spellEnd"/>
            <w:r w:rsidRPr="00622C65">
              <w:rPr>
                <w:rFonts w:cstheme="minorHAnsi"/>
              </w:rPr>
              <w:t xml:space="preserve"> </w:t>
            </w:r>
            <w:hyperlink r:id="rId13" w:history="1">
              <w:r w:rsidRPr="00622C65">
                <w:rPr>
                  <w:rFonts w:cstheme="minorHAnsi"/>
                </w:rPr>
                <w:t>2013-000525-31</w:t>
              </w:r>
            </w:hyperlink>
            <w:r w:rsidR="006C2F34" w:rsidRPr="00622C65">
              <w:rPr>
                <w:rFonts w:cstheme="minorHAnsi"/>
              </w:rPr>
              <w:t>;</w:t>
            </w:r>
            <w:r w:rsidRPr="00622C65">
              <w:rPr>
                <w:rFonts w:cstheme="minorHAnsi"/>
              </w:rPr>
              <w:t xml:space="preserve"> </w:t>
            </w:r>
            <w:r w:rsidRPr="00622C65">
              <w:rPr>
                <w:rFonts w:cstheme="minorHAnsi"/>
              </w:rPr>
              <w:fldChar w:fldCharType="begin"/>
            </w:r>
            <w:r w:rsidRPr="00622C65">
              <w:rPr>
                <w:rFonts w:cstheme="minorHAnsi"/>
              </w:rPr>
              <w:instrText xml:space="preserve"> ADDIN REFMGR.CITE &lt;Refman&gt;&lt;Cite&gt;&lt;Author&gt;EUDRA-CT Nr 2013-000525-31&lt;/Author&gt;&lt;Year&gt;2016&lt;/Year&gt;&lt;RecNum&gt;1621&lt;/RecNum&gt;&lt;IDText&gt;A Randomized, Double-blind, Phase 3 Study of ABP 501 Efficacy and Safety Compared to Adalimumab in Subjects with Moderate to Severe Rheumatoid Arthritis&lt;/IDText&gt;&lt;MDL Ref_Type="Online Source"&gt;&lt;Ref_Type&gt;Online Source&lt;/Ref_Type&gt;&lt;Ref_ID&gt;1621&lt;/Ref_ID&gt;&lt;Title_Primary&gt;&lt;f name="Calibri Light"&gt;A Randomized, Double-blind, Phase 3 Study of ABP 501 Efficacy and Safety Compared to Adalimumab in Subjects with Moderate to Severe Rheumatoid Arthritis&lt;/f&gt;&lt;/Title_Primary&gt;&lt;Authors_Primary&gt;EUDRA-CT Nr 2013-000525-31&lt;/Authors_Primary&gt;&lt;Date_Primary&gt;2016&lt;/Date_Primary&gt;&lt;Keywords&gt;Safety&lt;/Keywords&gt;&lt;Keywords&gt;Adalimumab&lt;/Keywords&gt;&lt;Reprint&gt;Not in File&lt;/Reprint&gt;&lt;Periodical&gt;https://www.clinicaltrialsregister.eu/ctr-search/trial/2013-000525-31/results&lt;/Periodical&gt;&lt;Volume&gt;EUDRA-CT Nr &lt;f name="Calibri Light"&gt;&lt;u&gt;2013-000525-31&lt;/u&gt;&lt;/f&gt;&lt;/Volume&gt;&lt;ZZ_JournalStdAbbrev&gt;&lt;f name="System"&gt;https://www.clinicaltrialsregister.eu/ctr-search/trial/2013-000525-31/results&lt;/f&gt;&lt;/ZZ_JournalStdAbbrev&gt;&lt;ZZ_WorkformID&gt;31&lt;/ZZ_WorkformID&gt;&lt;/MDL&gt;&lt;/Cite&gt;&lt;/Refman&gt;</w:instrText>
            </w:r>
            <w:r w:rsidRPr="00622C65">
              <w:rPr>
                <w:rFonts w:cstheme="minorHAnsi"/>
              </w:rPr>
              <w:fldChar w:fldCharType="end"/>
            </w:r>
            <w:r w:rsidRPr="00622C65">
              <w:rPr>
                <w:rFonts w:cstheme="minorHAnsi"/>
              </w:rPr>
              <w:t>24w results; AB</w:t>
            </w:r>
            <w:r w:rsidRPr="00622C65">
              <w:rPr>
                <w:rFonts w:cstheme="minorHAnsi"/>
                <w:lang w:eastAsia="en-GB"/>
              </w:rPr>
              <w:fldChar w:fldCharType="begin">
                <w:fldData xml:space="preserve">PFJlZm1hbj48Q2l0ZT48QXV0aG9yPkNvaGVuIFM8L0F1dGhvcj48WWVhcj4yMDE2PC9ZZWFyPjxS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REFMGR.CITE </w:instrText>
            </w:r>
            <w:r w:rsidRPr="00622C65">
              <w:rPr>
                <w:rFonts w:cstheme="minorHAnsi"/>
                <w:lang w:eastAsia="en-GB"/>
              </w:rPr>
              <w:fldChar w:fldCharType="begin">
                <w:fldData xml:space="preserve">PFJlZm1hbj48Q2l0ZT48QXV0aG9yPkNvaGVuIFM8L0F1dGhvcj48WWVhcj4yMDE2PC9ZZWFyPjxS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EN.CITE.DATA </w:instrText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end"/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end"/>
            </w:r>
          </w:p>
        </w:tc>
        <w:tc>
          <w:tcPr>
            <w:tcW w:w="2711" w:type="pct"/>
            <w:shd w:val="clear" w:color="auto" w:fill="auto"/>
          </w:tcPr>
          <w:p w14:paraId="2C1248BF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eastAsia="Cambria" w:cstheme="minorHAnsi"/>
              </w:rPr>
              <w:t>risk ratio of ACR20 at week 24</w:t>
            </w:r>
          </w:p>
        </w:tc>
        <w:tc>
          <w:tcPr>
            <w:tcW w:w="874" w:type="pct"/>
            <w:shd w:val="clear" w:color="auto" w:fill="auto"/>
          </w:tcPr>
          <w:p w14:paraId="547D8BDF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>Not reported (AB)</w:t>
            </w:r>
          </w:p>
        </w:tc>
      </w:tr>
      <w:tr w:rsidR="00293BCE" w:rsidRPr="00622C65" w14:paraId="251A67DA" w14:textId="77777777" w:rsidTr="0052291E">
        <w:trPr>
          <w:trHeight w:val="20"/>
        </w:trPr>
        <w:tc>
          <w:tcPr>
            <w:tcW w:w="600" w:type="pct"/>
            <w:shd w:val="clear" w:color="auto" w:fill="auto"/>
          </w:tcPr>
          <w:p w14:paraId="16746AAE" w14:textId="77777777" w:rsidR="00293BCE" w:rsidRPr="00622C65" w:rsidRDefault="00293BCE" w:rsidP="0052291E">
            <w:pPr>
              <w:shd w:val="clear" w:color="auto" w:fill="FFFFFF"/>
              <w:rPr>
                <w:rFonts w:cstheme="minorHAnsi"/>
              </w:rPr>
            </w:pPr>
            <w:r w:rsidRPr="00622C65">
              <w:rPr>
                <w:rFonts w:cstheme="minorHAnsi"/>
              </w:rPr>
              <w:t>SB4 / RA</w:t>
            </w:r>
          </w:p>
        </w:tc>
        <w:tc>
          <w:tcPr>
            <w:tcW w:w="815" w:type="pct"/>
            <w:shd w:val="clear" w:color="auto" w:fill="auto"/>
          </w:tcPr>
          <w:p w14:paraId="0B2D48FD" w14:textId="3CFC72FF" w:rsidR="00293BCE" w:rsidRPr="00622C65" w:rsidRDefault="00643833" w:rsidP="0052291E">
            <w:pPr>
              <w:shd w:val="clear" w:color="auto" w:fill="FFFFFF"/>
              <w:rPr>
                <w:rFonts w:cstheme="minorHAnsi"/>
                <w:lang w:eastAsia="en-GB"/>
              </w:rPr>
            </w:pPr>
            <w:hyperlink r:id="rId14" w:history="1">
              <w:r w:rsidR="00293BCE" w:rsidRPr="00622C65">
                <w:rPr>
                  <w:rFonts w:cstheme="minorHAnsi"/>
                  <w:lang w:eastAsia="en-GB"/>
                </w:rPr>
                <w:t>Emery</w:t>
              </w:r>
            </w:hyperlink>
            <w:r w:rsidR="00293BCE"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FbWVyeTwvQXV0aG9yPjxZZWFyPjIwMTc8L1llYXI+PFJl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=
</w:fldData>
              </w:fldChar>
            </w:r>
            <w:r w:rsidR="00293BCE" w:rsidRPr="00622C65">
              <w:rPr>
                <w:rFonts w:cstheme="minorHAnsi"/>
                <w:lang w:eastAsia="en-GB"/>
              </w:rPr>
              <w:instrText xml:space="preserve"> ADDIN EN.CITE </w:instrText>
            </w:r>
            <w:r w:rsidR="00293BCE"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FbWVyeTwvQXV0aG9yPjxZZWFyPjIwMTc8L1llYXI+PFJl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=
</w:fldData>
              </w:fldChar>
            </w:r>
            <w:r w:rsidR="00293BCE" w:rsidRPr="00622C65">
              <w:rPr>
                <w:rFonts w:cstheme="minorHAnsi"/>
                <w:lang w:eastAsia="en-GB"/>
              </w:rPr>
              <w:instrText xml:space="preserve"> ADDIN EN.CITE.DATA </w:instrText>
            </w:r>
            <w:r w:rsidR="00293BCE" w:rsidRPr="00622C65">
              <w:rPr>
                <w:rFonts w:cstheme="minorHAnsi"/>
                <w:lang w:eastAsia="en-GB"/>
              </w:rPr>
            </w:r>
            <w:r w:rsidR="00293BCE" w:rsidRPr="00622C65">
              <w:rPr>
                <w:rFonts w:cstheme="minorHAnsi"/>
                <w:lang w:eastAsia="en-GB"/>
              </w:rPr>
              <w:fldChar w:fldCharType="end"/>
            </w:r>
            <w:r w:rsidR="00293BCE" w:rsidRPr="00622C65">
              <w:rPr>
                <w:rFonts w:cstheme="minorHAnsi"/>
                <w:lang w:eastAsia="en-GB"/>
              </w:rPr>
            </w:r>
            <w:r w:rsidR="00293BCE" w:rsidRPr="00622C65">
              <w:rPr>
                <w:rFonts w:cstheme="minorHAnsi"/>
                <w:lang w:eastAsia="en-GB"/>
              </w:rPr>
              <w:fldChar w:fldCharType="separate"/>
            </w:r>
            <w:r w:rsidR="00753C4F" w:rsidRPr="00622C65">
              <w:rPr>
                <w:rFonts w:cstheme="minorHAnsi"/>
                <w:noProof/>
                <w:lang w:eastAsia="en-GB"/>
              </w:rPr>
              <w:t>[12</w:t>
            </w:r>
            <w:r w:rsidR="00293BCE" w:rsidRPr="00622C65">
              <w:rPr>
                <w:rFonts w:cstheme="minorHAnsi"/>
                <w:noProof/>
                <w:lang w:eastAsia="en-GB"/>
              </w:rPr>
              <w:t>]</w:t>
            </w:r>
            <w:r w:rsidR="00293BCE" w:rsidRPr="00622C65">
              <w:rPr>
                <w:rFonts w:cstheme="minorHAnsi"/>
                <w:lang w:eastAsia="en-GB"/>
              </w:rPr>
              <w:fldChar w:fldCharType="end"/>
            </w:r>
            <w:r w:rsidR="00293BCE" w:rsidRPr="00622C65">
              <w:rPr>
                <w:rFonts w:cstheme="minorHAnsi"/>
                <w:lang w:eastAsia="en-GB"/>
              </w:rPr>
              <w:fldChar w:fldCharType="begin"/>
            </w:r>
            <w:r w:rsidR="00293BCE" w:rsidRPr="00622C65">
              <w:rPr>
                <w:rFonts w:cstheme="minorHAnsi"/>
                <w:lang w:eastAsia="en-GB"/>
              </w:rPr>
              <w:instrText xml:space="preserve"> ADDIN REFMGR.CITE &lt;Refman&gt;&lt;Cite&gt;&lt;Author&gt;Emery&lt;/Author&gt;&lt;Year&gt;2015&lt;/Year&gt;&lt;RecNum&gt;1572&lt;/RecNum&gt;&lt;IDText&gt;A phase III randomised, double-blind, parallel-group study comparing SB4 with etanercept reference product in patients with active rheumatoid arthritis despite methotrexate therapy.&lt;/IDText&gt;&lt;MDL Ref_Type="Journal"&gt;&lt;Ref_Type&gt;Journal&lt;/Ref_Type&gt;&lt;Ref_ID&gt;1572&lt;/Ref_ID&gt;&lt;Title_Primary&gt;&lt;f name="Calibri Light"&gt;&lt;b&gt;A phase III randomised, double-blind, parallel-group study comparing SB4 with etanercept reference product in patients with active rheumatoid arthritis despite methotrexate therapy.&lt;/b&gt;&lt;/f&gt;&lt;/Title_Primary&gt;&lt;Authors_Primary&gt;Emery,P.&lt;/Authors_Primary&gt;&lt;Authors_Primary&gt;Vencovsky J&lt;/Authors_Primary&gt;&lt;Authors_Primary&gt;Sylwestrzak A&lt;/Authors_Primary&gt;&lt;Authors_Primary&gt;Leszczynski P&lt;/Authors_Primary&gt;&lt;Authors_Primary&gt;Porawska W&lt;/Authors_Primary&gt;&lt;Authors_Primary&gt;Baranauskaite A&lt;/Authors_Primary&gt;&lt;Authors_Primary&gt;Tseluyko V&lt;/Authors_Primary&gt;&lt;Authors_Primary&gt;Zhdan VM&lt;/Authors_Primary&gt;&lt;Authors_Primary&gt;Stasiuk B&lt;/Authors_Primary&gt;&lt;Authors_Primary&gt;Milasiene R&lt;/Authors_Primary&gt;&lt;Authors_Primary&gt;Barrera Rodriguez AA&lt;/Authors_Primary&gt;&lt;Authors_Primary&gt;Cheong SY&lt;/Authors_Primary&gt;&lt;Authors_Primary&gt;Ghil J&lt;/Authors_Primary&gt;&lt;Date_Primary&gt;2015&lt;/Date_Primary&gt;&lt;Keywords&gt;Arthritis&lt;/Keywords&gt;&lt;Keywords&gt;Methotrexate&lt;/Keywords&gt;&lt;Keywords&gt;Patients&lt;/Keywords&gt;&lt;Reprint&gt;Not in File&lt;/Reprint&gt;&lt;Periodical&gt;Ann Rheum Dis&lt;/Periodical&gt;&lt;Volume&gt;&lt;f name="Calibri Light"&gt;pii: annrheumdis-2015-207588. doi: 10.1136/annrheumdis-2015-207588. [Epub ahead of print]&lt;/f&gt;&lt;/Volume&gt;&lt;ZZ_JournalFull&gt;&lt;f name="System"&gt;Ann Rheum Dis&lt;/f&gt;&lt;/ZZ_JournalFull&gt;&lt;ZZ_WorkformID&gt;1&lt;/ZZ_WorkformID&gt;&lt;/MDL&gt;&lt;/Cite&gt;&lt;/Refman&gt;</w:instrText>
            </w:r>
            <w:r w:rsidR="00293BCE" w:rsidRPr="00622C65">
              <w:rPr>
                <w:rFonts w:cstheme="minorHAnsi"/>
                <w:lang w:eastAsia="en-GB"/>
              </w:rPr>
              <w:fldChar w:fldCharType="end"/>
            </w:r>
          </w:p>
        </w:tc>
        <w:tc>
          <w:tcPr>
            <w:tcW w:w="2711" w:type="pct"/>
            <w:shd w:val="clear" w:color="auto" w:fill="auto"/>
          </w:tcPr>
          <w:p w14:paraId="6355D917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>ACR20 at week 24</w:t>
            </w:r>
          </w:p>
        </w:tc>
        <w:tc>
          <w:tcPr>
            <w:tcW w:w="874" w:type="pct"/>
            <w:shd w:val="clear" w:color="auto" w:fill="auto"/>
          </w:tcPr>
          <w:p w14:paraId="6F76369F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85-115%</w:t>
            </w:r>
          </w:p>
        </w:tc>
      </w:tr>
      <w:tr w:rsidR="00293BCE" w:rsidRPr="00622C65" w14:paraId="2336CE7E" w14:textId="77777777" w:rsidTr="0052291E">
        <w:trPr>
          <w:trHeight w:val="20"/>
        </w:trPr>
        <w:tc>
          <w:tcPr>
            <w:tcW w:w="600" w:type="pct"/>
            <w:shd w:val="clear" w:color="auto" w:fill="auto"/>
          </w:tcPr>
          <w:p w14:paraId="010ED3DE" w14:textId="77777777" w:rsidR="00293BCE" w:rsidRPr="00622C65" w:rsidRDefault="00293BCE" w:rsidP="0052291E">
            <w:pPr>
              <w:rPr>
                <w:rFonts w:cstheme="minorHAnsi"/>
                <w:color w:val="333333"/>
                <w:shd w:val="clear" w:color="auto" w:fill="F5F5F5"/>
              </w:rPr>
            </w:pPr>
            <w:r w:rsidRPr="00622C65">
              <w:rPr>
                <w:rFonts w:cstheme="minorHAnsi"/>
                <w:color w:val="333333"/>
                <w:shd w:val="clear" w:color="auto" w:fill="F5F5F5"/>
              </w:rPr>
              <w:t>GP2015 / RA</w:t>
            </w:r>
          </w:p>
        </w:tc>
        <w:tc>
          <w:tcPr>
            <w:tcW w:w="815" w:type="pct"/>
            <w:shd w:val="clear" w:color="auto" w:fill="auto"/>
          </w:tcPr>
          <w:p w14:paraId="30E28B92" w14:textId="77777777" w:rsidR="00293BCE" w:rsidRPr="00622C65" w:rsidRDefault="00293BCE" w:rsidP="0052291E">
            <w:pPr>
              <w:rPr>
                <w:rFonts w:cstheme="minorHAnsi"/>
                <w:color w:val="333333"/>
                <w:shd w:val="clear" w:color="auto" w:fill="F5F5F5"/>
              </w:rPr>
            </w:pPr>
            <w:r w:rsidRPr="00622C65">
              <w:rPr>
                <w:rFonts w:cstheme="minorHAnsi"/>
                <w:color w:val="333333"/>
                <w:shd w:val="clear" w:color="auto" w:fill="F5F5F5"/>
              </w:rPr>
              <w:t xml:space="preserve">EUDRA-CT </w:t>
            </w:r>
            <w:proofErr w:type="spellStart"/>
            <w:r w:rsidRPr="00622C65">
              <w:rPr>
                <w:rFonts w:cstheme="minorHAnsi"/>
                <w:color w:val="333333"/>
                <w:shd w:val="clear" w:color="auto" w:fill="F5F5F5"/>
              </w:rPr>
              <w:t>Nr</w:t>
            </w:r>
            <w:proofErr w:type="spellEnd"/>
            <w:r w:rsidRPr="00622C65">
              <w:rPr>
                <w:rFonts w:cstheme="minorHAnsi"/>
                <w:color w:val="333333"/>
                <w:shd w:val="clear" w:color="auto" w:fill="F5F5F5"/>
              </w:rPr>
              <w:t xml:space="preserve"> 2012-002009-23 / no results </w:t>
            </w:r>
          </w:p>
        </w:tc>
        <w:tc>
          <w:tcPr>
            <w:tcW w:w="2711" w:type="pct"/>
            <w:shd w:val="clear" w:color="auto" w:fill="auto"/>
          </w:tcPr>
          <w:p w14:paraId="7E11220C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</w:p>
        </w:tc>
        <w:tc>
          <w:tcPr>
            <w:tcW w:w="874" w:type="pct"/>
            <w:shd w:val="clear" w:color="auto" w:fill="auto"/>
          </w:tcPr>
          <w:p w14:paraId="72543309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>Not reported (unpublished)</w:t>
            </w:r>
          </w:p>
        </w:tc>
      </w:tr>
      <w:tr w:rsidR="00293BCE" w:rsidRPr="00622C65" w14:paraId="10A9ABAA" w14:textId="77777777" w:rsidTr="0052291E">
        <w:trPr>
          <w:trHeight w:val="20"/>
        </w:trPr>
        <w:tc>
          <w:tcPr>
            <w:tcW w:w="600" w:type="pct"/>
            <w:shd w:val="clear" w:color="auto" w:fill="auto"/>
          </w:tcPr>
          <w:p w14:paraId="089C72BF" w14:textId="77777777" w:rsidR="00293BCE" w:rsidRPr="00622C65" w:rsidRDefault="00293BCE" w:rsidP="0052291E">
            <w:pPr>
              <w:shd w:val="clear" w:color="auto" w:fill="FFFFFF"/>
              <w:rPr>
                <w:rFonts w:cstheme="minorHAnsi"/>
              </w:rPr>
            </w:pPr>
            <w:r w:rsidRPr="00622C65">
              <w:rPr>
                <w:rFonts w:cstheme="minorHAnsi"/>
              </w:rPr>
              <w:t>SB2 / RA</w:t>
            </w:r>
          </w:p>
        </w:tc>
        <w:tc>
          <w:tcPr>
            <w:tcW w:w="815" w:type="pct"/>
            <w:shd w:val="clear" w:color="auto" w:fill="auto"/>
          </w:tcPr>
          <w:p w14:paraId="74EABAFD" w14:textId="630C393D" w:rsidR="00293BCE" w:rsidRPr="00622C65" w:rsidRDefault="00293BCE" w:rsidP="0052291E">
            <w:pPr>
              <w:shd w:val="clear" w:color="auto" w:fill="FFFFFF"/>
              <w:rPr>
                <w:rFonts w:cstheme="minorHAnsi"/>
                <w:lang w:eastAsia="en-GB"/>
              </w:rPr>
            </w:pPr>
            <w:proofErr w:type="spellStart"/>
            <w:r w:rsidRPr="00622C65">
              <w:rPr>
                <w:rFonts w:cstheme="minorHAnsi"/>
                <w:lang w:eastAsia="en-GB"/>
              </w:rPr>
              <w:t>Choe</w:t>
            </w:r>
            <w:proofErr w:type="spellEnd"/>
            <w:r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DaG9lPC9BdXRob3I+PFllYXI+MjAxNzwvWWVhcj48UmVj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EN.CITE </w:instrText>
            </w:r>
            <w:r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DaG9lPC9BdXRob3I+PFllYXI+MjAxNzwvWWVhcj48UmVj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EN.CITE.DATA </w:instrText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end"/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separate"/>
            </w:r>
            <w:r w:rsidR="00753C4F" w:rsidRPr="00622C65">
              <w:rPr>
                <w:rFonts w:cstheme="minorHAnsi"/>
                <w:noProof/>
                <w:lang w:eastAsia="en-GB"/>
              </w:rPr>
              <w:t>[13</w:t>
            </w:r>
            <w:r w:rsidRPr="00622C65">
              <w:rPr>
                <w:rFonts w:cstheme="minorHAnsi"/>
                <w:noProof/>
                <w:lang w:eastAsia="en-GB"/>
              </w:rPr>
              <w:t>]</w:t>
            </w:r>
            <w:r w:rsidRPr="00622C65">
              <w:rPr>
                <w:rFonts w:cstheme="minorHAnsi"/>
                <w:lang w:eastAsia="en-GB"/>
              </w:rPr>
              <w:fldChar w:fldCharType="end"/>
            </w:r>
            <w:r w:rsidRPr="00622C65">
              <w:rPr>
                <w:rFonts w:cstheme="minorHAnsi"/>
                <w:lang w:eastAsia="en-GB"/>
              </w:rPr>
              <w:fldChar w:fldCharType="begin"/>
            </w:r>
            <w:r w:rsidRPr="00622C65">
              <w:rPr>
                <w:rFonts w:cstheme="minorHAnsi"/>
                <w:lang w:eastAsia="en-GB"/>
              </w:rPr>
              <w:instrText xml:space="preserve"> ADDIN REFMGR.CITE &lt;Refman&gt;&lt;Cite&gt;&lt;Author&gt;Choe JY&lt;/Author&gt;&lt;Year&gt;2015&lt;/Year&gt;&lt;RecNum&gt;1571&lt;/RecNum&gt;&lt;IDText&gt;A randomised, double-blind, phase III study comparing SB2, an infliximab biosimilar, to the infliximab reference product Remicade in patients with moderate to severe rheumatoid arthritis despite methotrexate therapy.&lt;/IDText&gt;&lt;MDL Ref_Type="Journal"&gt;&lt;Ref_Type&gt;Journal&lt;/Ref_Type&gt;&lt;Ref_ID&gt;1571&lt;/Ref_ID&gt;&lt;Title_Primary&gt;&lt;f name="Calibri Light"&gt;&lt;b&gt;A randomised, double-blind, phase III study comparing SB2, an infliximab biosimilar, to the infliximab reference product Remicade in patients with moderate to severe rheumatoid arthritis despite methotrexate therapy.&lt;/b&gt;&lt;/f&gt;&lt;/Title_Primary&gt;&lt;Authors_Primary&gt;Choe JY&lt;/Authors_Primary&gt;&lt;Authors_Primary&gt;Prodanovic N&lt;/Authors_Primary&gt;&lt;Authors_Primary&gt;Niebrzydowski J&lt;/Authors_Primary&gt;&lt;Authors_Primary&gt;Staykov I&lt;/Authors_Primary&gt;&lt;Authors_Primary&gt;Dokoupilova E&lt;/Authors_Primary&gt;&lt;Authors_Primary&gt;Baranauskaite A&lt;/Authors_Primary&gt;&lt;Authors_Primary&gt;Yatsyshyn R&lt;/Authors_Primary&gt;&lt;Authors_Primary&gt;Mekic M&lt;/Authors_Primary&gt;&lt;Authors_Primary&gt;Porawska W&lt;/Authors_Primary&gt;&lt;Authors_Primary&gt;Ciferska H&lt;/Authors_Primary&gt;&lt;Authors_Primary&gt;Jedrychowicz-Rosiak K&lt;/Authors_Primary&gt;&lt;Authors_Primary&gt;Zielinska A&lt;/Authors_Primary&gt;&lt;Authors_Primary&gt;Choi J&lt;/Authors_Primary&gt;&lt;Authors_Primary&gt;Rho YH&lt;/Authors_Primary&gt;&lt;Authors_Primary&gt;Smolen,J.S.&lt;/Authors_Primary&gt;&lt;Date_Primary&gt;2015&lt;/Date_Primary&gt;&lt;Keywords&gt;Arthritis&lt;/Keywords&gt;&lt;Keywords&gt;Infliximab&lt;/Keywords&gt;&lt;Keywords&gt;Methotrexate&lt;/Keywords&gt;&lt;Keywords&gt;Patients&lt;/Keywords&gt;&lt;Reprint&gt;Not in File&lt;/Reprint&gt;&lt;Periodical&gt;Ann Rheum Dis&lt;/Periodical&gt;&lt;Volume&gt;&lt;f name="Calibri Light"&gt;doi: 10.1136/annrheumdis-2015-207764. [Epub ahead of print]&lt;/f&gt;&lt;/Volume&gt;&lt;ZZ_JournalFull&gt;&lt;f name="System"&gt;Ann Rheum Dis&lt;/f&gt;&lt;/ZZ_JournalFull&gt;&lt;ZZ_WorkformID&gt;1&lt;/ZZ_WorkformID&gt;&lt;/MDL&gt;&lt;/Cite&gt;&lt;/Refman&gt;</w:instrText>
            </w:r>
            <w:r w:rsidRPr="00622C65">
              <w:rPr>
                <w:rFonts w:cstheme="minorHAnsi"/>
                <w:lang w:eastAsia="en-GB"/>
              </w:rPr>
              <w:fldChar w:fldCharType="end"/>
            </w:r>
          </w:p>
        </w:tc>
        <w:tc>
          <w:tcPr>
            <w:tcW w:w="2711" w:type="pct"/>
            <w:shd w:val="clear" w:color="auto" w:fill="auto"/>
          </w:tcPr>
          <w:p w14:paraId="6C145F30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>ACR20 at week 30</w:t>
            </w:r>
          </w:p>
          <w:p w14:paraId="6494A833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95% CI</w:t>
            </w:r>
            <w:r w:rsidRPr="00622C65">
              <w:rPr>
                <w:rFonts w:cstheme="minorHAnsi"/>
                <w:lang w:val="de-DE"/>
              </w:rPr>
              <w:t xml:space="preserve"> of ACR20 rate </w:t>
            </w:r>
            <w:r w:rsidRPr="00622C65">
              <w:rPr>
                <w:rFonts w:cstheme="minorHAnsi"/>
                <w:b/>
                <w:color w:val="000000"/>
              </w:rPr>
              <w:t>±15%</w:t>
            </w:r>
          </w:p>
        </w:tc>
        <w:tc>
          <w:tcPr>
            <w:tcW w:w="874" w:type="pct"/>
            <w:shd w:val="clear" w:color="auto" w:fill="auto"/>
          </w:tcPr>
          <w:p w14:paraId="36059ECB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85-115%</w:t>
            </w:r>
          </w:p>
        </w:tc>
      </w:tr>
      <w:tr w:rsidR="00293BCE" w:rsidRPr="00622C65" w14:paraId="4FD16A0C" w14:textId="77777777" w:rsidTr="0052291E">
        <w:trPr>
          <w:trHeight w:val="20"/>
        </w:trPr>
        <w:tc>
          <w:tcPr>
            <w:tcW w:w="600" w:type="pct"/>
            <w:shd w:val="clear" w:color="auto" w:fill="auto"/>
          </w:tcPr>
          <w:p w14:paraId="582B4B09" w14:textId="77777777" w:rsidR="00293BCE" w:rsidRPr="00622C65" w:rsidRDefault="00293BCE" w:rsidP="0052291E">
            <w:pPr>
              <w:rPr>
                <w:rFonts w:cstheme="minorHAnsi"/>
              </w:rPr>
            </w:pPr>
            <w:r w:rsidRPr="00622C65">
              <w:rPr>
                <w:rFonts w:cstheme="minorHAnsi"/>
              </w:rPr>
              <w:t>CT-P13 / RA</w:t>
            </w:r>
          </w:p>
        </w:tc>
        <w:tc>
          <w:tcPr>
            <w:tcW w:w="815" w:type="pct"/>
            <w:shd w:val="clear" w:color="auto" w:fill="auto"/>
          </w:tcPr>
          <w:p w14:paraId="0FEA6D8B" w14:textId="09CA5D63" w:rsidR="00293BCE" w:rsidRPr="00622C65" w:rsidRDefault="00293BCE" w:rsidP="0052291E">
            <w:pPr>
              <w:rPr>
                <w:rFonts w:cstheme="minorHAnsi"/>
                <w:lang w:eastAsia="en-GB"/>
              </w:rPr>
            </w:pPr>
            <w:proofErr w:type="spellStart"/>
            <w:r w:rsidRPr="00622C65">
              <w:rPr>
                <w:rFonts w:cstheme="minorHAnsi"/>
                <w:lang w:eastAsia="en-GB"/>
              </w:rPr>
              <w:t>Yoo</w:t>
            </w:r>
            <w:proofErr w:type="spellEnd"/>
            <w:r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Zb288L0F1dGhvcj48WWVhcj4yMDEzPC9ZZWFyPjxSZWNO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EN.CITE </w:instrText>
            </w:r>
            <w:r w:rsidRPr="00622C65">
              <w:rPr>
                <w:rFonts w:cstheme="minorHAnsi"/>
                <w:lang w:eastAsia="en-GB"/>
              </w:rPr>
              <w:fldChar w:fldCharType="begin">
                <w:fldData xml:space="preserve">PEVuZE5vdGU+PENpdGU+PEF1dGhvcj5Zb288L0F1dGhvcj48WWVhcj4yMDEzPC9ZZWFyPjxSZWNO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</w:fldData>
              </w:fldChar>
            </w:r>
            <w:r w:rsidRPr="00622C65">
              <w:rPr>
                <w:rFonts w:cstheme="minorHAnsi"/>
                <w:lang w:eastAsia="en-GB"/>
              </w:rPr>
              <w:instrText xml:space="preserve"> ADDIN EN.CITE.DATA </w:instrText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end"/>
            </w:r>
            <w:r w:rsidRPr="00622C65">
              <w:rPr>
                <w:rFonts w:cstheme="minorHAnsi"/>
                <w:lang w:eastAsia="en-GB"/>
              </w:rPr>
            </w:r>
            <w:r w:rsidRPr="00622C65">
              <w:rPr>
                <w:rFonts w:cstheme="minorHAnsi"/>
                <w:lang w:eastAsia="en-GB"/>
              </w:rPr>
              <w:fldChar w:fldCharType="separate"/>
            </w:r>
            <w:r w:rsidR="00753C4F" w:rsidRPr="00622C65">
              <w:rPr>
                <w:rFonts w:cstheme="minorHAnsi"/>
                <w:noProof/>
                <w:lang w:eastAsia="en-GB"/>
              </w:rPr>
              <w:t>[5</w:t>
            </w:r>
            <w:r w:rsidRPr="00622C65">
              <w:rPr>
                <w:rFonts w:cstheme="minorHAnsi"/>
                <w:noProof/>
                <w:lang w:eastAsia="en-GB"/>
              </w:rPr>
              <w:t>]</w:t>
            </w:r>
            <w:r w:rsidRPr="00622C65">
              <w:rPr>
                <w:rFonts w:cstheme="minorHAnsi"/>
                <w:lang w:eastAsia="en-GB"/>
              </w:rPr>
              <w:fldChar w:fldCharType="end"/>
            </w:r>
            <w:r w:rsidRPr="00622C65">
              <w:rPr>
                <w:rFonts w:cstheme="minorHAnsi"/>
                <w:lang w:eastAsia="en-GB"/>
              </w:rPr>
              <w:t xml:space="preserve"> PLANETRA</w:t>
            </w:r>
          </w:p>
        </w:tc>
        <w:tc>
          <w:tcPr>
            <w:tcW w:w="2711" w:type="pct"/>
            <w:shd w:val="clear" w:color="auto" w:fill="auto"/>
          </w:tcPr>
          <w:p w14:paraId="2F7915BC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>ACR20 at week 30</w:t>
            </w:r>
          </w:p>
          <w:p w14:paraId="53439587" w14:textId="1AD17B7D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color w:val="000000"/>
              </w:rPr>
              <w:t xml:space="preserve">if the </w:t>
            </w:r>
            <w:r w:rsidRPr="00622C65">
              <w:rPr>
                <w:rFonts w:cstheme="minorHAnsi"/>
                <w:b/>
                <w:color w:val="000000"/>
              </w:rPr>
              <w:t>95% CIs</w:t>
            </w:r>
            <w:r w:rsidR="00CB1DA7" w:rsidRPr="00622C65">
              <w:rPr>
                <w:rFonts w:cstheme="minorHAnsi"/>
                <w:color w:val="000000"/>
              </w:rPr>
              <w:t xml:space="preserve"> for treatment</w:t>
            </w:r>
            <w:r w:rsidRPr="00622C65">
              <w:rPr>
                <w:rFonts w:cstheme="minorHAnsi"/>
                <w:color w:val="000000"/>
              </w:rPr>
              <w:t xml:space="preserve"> difference were within </w:t>
            </w:r>
            <w:r w:rsidRPr="00622C65">
              <w:rPr>
                <w:rFonts w:cstheme="minorHAnsi"/>
                <w:b/>
                <w:color w:val="000000"/>
              </w:rPr>
              <w:t>±15%</w:t>
            </w:r>
            <w:r w:rsidRPr="00622C65">
              <w:rPr>
                <w:rFonts w:cstheme="minorHAnsi"/>
                <w:color w:val="000000"/>
              </w:rPr>
              <w:t xml:space="preserve"> at week 30.</w:t>
            </w:r>
          </w:p>
        </w:tc>
        <w:tc>
          <w:tcPr>
            <w:tcW w:w="874" w:type="pct"/>
            <w:shd w:val="clear" w:color="auto" w:fill="auto"/>
          </w:tcPr>
          <w:p w14:paraId="62CC39C7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85-115%</w:t>
            </w:r>
          </w:p>
        </w:tc>
      </w:tr>
      <w:tr w:rsidR="00293BCE" w:rsidRPr="00622C65" w14:paraId="542FD338" w14:textId="77777777" w:rsidTr="0052291E">
        <w:trPr>
          <w:trHeight w:val="20"/>
        </w:trPr>
        <w:tc>
          <w:tcPr>
            <w:tcW w:w="600" w:type="pct"/>
            <w:shd w:val="clear" w:color="auto" w:fill="auto"/>
          </w:tcPr>
          <w:p w14:paraId="2FDE37A3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</w:rPr>
              <w:t>CT-P13 / AS</w:t>
            </w:r>
          </w:p>
        </w:tc>
        <w:tc>
          <w:tcPr>
            <w:tcW w:w="815" w:type="pct"/>
            <w:shd w:val="clear" w:color="auto" w:fill="auto"/>
          </w:tcPr>
          <w:p w14:paraId="7B09238E" w14:textId="5D2B9361" w:rsidR="00293BCE" w:rsidRPr="00622C65" w:rsidRDefault="00293BCE" w:rsidP="000639C4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>Park</w: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QYXJrPC9BdXRob3I+PFllYXI+MjAxMzwvWWVhcj48UmVj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 </w:instrText>
            </w:r>
            <w:r w:rsidRPr="00622C65">
              <w:rPr>
                <w:rFonts w:cstheme="minorHAnsi"/>
                <w:lang w:val="de-DE"/>
              </w:rPr>
              <w:fldChar w:fldCharType="begin">
                <w:fldData xml:space="preserve">PEVuZE5vdGU+PENpdGU+PEF1dGhvcj5QYXJrPC9BdXRob3I+PFllYXI+MjAxMzwvWWVhcj48UmVj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</w:fldData>
              </w:fldChar>
            </w:r>
            <w:r w:rsidRPr="00622C65">
              <w:rPr>
                <w:rFonts w:cstheme="minorHAnsi"/>
                <w:lang w:val="de-DE"/>
              </w:rPr>
              <w:instrText xml:space="preserve"> ADDIN EN.CITE.DATA </w:instrText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end"/>
            </w:r>
            <w:r w:rsidRPr="00622C65">
              <w:rPr>
                <w:rFonts w:cstheme="minorHAnsi"/>
                <w:lang w:val="de-DE"/>
              </w:rPr>
            </w:r>
            <w:r w:rsidRPr="00622C65">
              <w:rPr>
                <w:rFonts w:cstheme="minorHAnsi"/>
                <w:lang w:val="de-DE"/>
              </w:rPr>
              <w:fldChar w:fldCharType="separate"/>
            </w:r>
            <w:r w:rsidRPr="00622C65">
              <w:rPr>
                <w:rFonts w:cstheme="minorHAnsi"/>
                <w:noProof/>
                <w:lang w:val="de-DE"/>
              </w:rPr>
              <w:t>[</w:t>
            </w:r>
            <w:r w:rsidR="00753C4F" w:rsidRPr="00622C65">
              <w:rPr>
                <w:rFonts w:cstheme="minorHAnsi"/>
                <w:noProof/>
                <w:lang w:val="de-DE"/>
              </w:rPr>
              <w:t>8</w:t>
            </w:r>
            <w:r w:rsidRPr="00622C65">
              <w:rPr>
                <w:rFonts w:cstheme="minorHAnsi"/>
                <w:noProof/>
                <w:lang w:val="de-DE"/>
              </w:rPr>
              <w:t>,</w:t>
            </w:r>
            <w:r w:rsidR="00753C4F" w:rsidRPr="00622C65">
              <w:rPr>
                <w:rFonts w:cstheme="minorHAnsi"/>
                <w:noProof/>
                <w:lang w:val="de-DE"/>
              </w:rPr>
              <w:t>9</w:t>
            </w:r>
            <w:r w:rsidRPr="00622C65">
              <w:rPr>
                <w:rFonts w:cstheme="minorHAnsi"/>
                <w:noProof/>
                <w:lang w:val="de-DE"/>
              </w:rPr>
              <w:t>]</w:t>
            </w:r>
            <w:r w:rsidRPr="00622C65">
              <w:rPr>
                <w:rFonts w:cstheme="minorHAnsi"/>
                <w:lang w:val="de-DE"/>
              </w:rPr>
              <w:fldChar w:fldCharType="end"/>
            </w:r>
            <w:r w:rsidRPr="00622C65">
              <w:rPr>
                <w:rFonts w:cstheme="minorHAnsi"/>
                <w:lang w:val="de-DE"/>
              </w:rPr>
              <w:t xml:space="preserve"> PLANETAS</w:t>
            </w:r>
          </w:p>
        </w:tc>
        <w:tc>
          <w:tcPr>
            <w:tcW w:w="2711" w:type="pct"/>
            <w:shd w:val="clear" w:color="auto" w:fill="auto"/>
          </w:tcPr>
          <w:p w14:paraId="28A5F965" w14:textId="77777777" w:rsidR="00293BCE" w:rsidRPr="00622C65" w:rsidRDefault="00293BCE" w:rsidP="0052291E">
            <w:pPr>
              <w:rPr>
                <w:rFonts w:cstheme="minorHAnsi"/>
                <w:lang w:val="de-DE"/>
              </w:rPr>
            </w:pPr>
            <w:r w:rsidRPr="00622C65">
              <w:rPr>
                <w:rFonts w:cstheme="minorHAnsi"/>
                <w:lang w:val="de-DE"/>
              </w:rPr>
              <w:t>ASAS20, ASAS40 at weeks 14 and 30</w:t>
            </w:r>
          </w:p>
        </w:tc>
        <w:tc>
          <w:tcPr>
            <w:tcW w:w="874" w:type="pct"/>
            <w:shd w:val="clear" w:color="auto" w:fill="auto"/>
          </w:tcPr>
          <w:p w14:paraId="025D6672" w14:textId="77777777" w:rsidR="00293BCE" w:rsidRPr="00622C65" w:rsidRDefault="00293BCE" w:rsidP="0052291E">
            <w:pPr>
              <w:rPr>
                <w:rFonts w:cstheme="minorHAnsi"/>
                <w:b/>
                <w:lang w:val="de-DE"/>
              </w:rPr>
            </w:pPr>
            <w:r w:rsidRPr="00622C65">
              <w:rPr>
                <w:rFonts w:cstheme="minorHAnsi"/>
                <w:b/>
                <w:lang w:val="de-DE"/>
              </w:rPr>
              <w:t>80-125%</w:t>
            </w:r>
          </w:p>
        </w:tc>
      </w:tr>
      <w:tr w:rsidR="00293BCE" w:rsidRPr="00622C65" w14:paraId="58029701" w14:textId="77777777" w:rsidTr="0052291E">
        <w:trPr>
          <w:trHeight w:val="20"/>
        </w:trPr>
        <w:tc>
          <w:tcPr>
            <w:tcW w:w="600" w:type="pct"/>
            <w:shd w:val="clear" w:color="auto" w:fill="auto"/>
          </w:tcPr>
          <w:p w14:paraId="49C6E0D7" w14:textId="77777777" w:rsidR="00293BCE" w:rsidRPr="00622C65" w:rsidRDefault="00293BCE" w:rsidP="0052291E">
            <w:pPr>
              <w:rPr>
                <w:rFonts w:cstheme="minorHAnsi"/>
                <w:lang w:eastAsia="en-GB"/>
              </w:rPr>
            </w:pPr>
            <w:r w:rsidRPr="00622C65">
              <w:rPr>
                <w:rFonts w:cstheme="minorHAnsi"/>
              </w:rPr>
              <w:t>CT-P13 / RA</w:t>
            </w:r>
          </w:p>
        </w:tc>
        <w:tc>
          <w:tcPr>
            <w:tcW w:w="815" w:type="pct"/>
            <w:shd w:val="clear" w:color="auto" w:fill="auto"/>
          </w:tcPr>
          <w:p w14:paraId="6DAC6C3F" w14:textId="2692B186" w:rsidR="00293BCE" w:rsidRPr="00622C65" w:rsidRDefault="00293BCE" w:rsidP="00753C4F">
            <w:pPr>
              <w:rPr>
                <w:rFonts w:cstheme="minorHAnsi"/>
                <w:color w:val="000000"/>
              </w:rPr>
            </w:pPr>
            <w:r w:rsidRPr="00622C65">
              <w:rPr>
                <w:rFonts w:cstheme="minorHAnsi"/>
                <w:lang w:eastAsia="en-GB"/>
              </w:rPr>
              <w:t>NOR-SWITCH</w:t>
            </w:r>
            <w:r w:rsidRPr="00622C65">
              <w:rPr>
                <w:rFonts w:cstheme="minorHAnsi"/>
                <w:lang w:eastAsia="en-GB"/>
              </w:rPr>
              <w:fldChar w:fldCharType="begin"/>
            </w:r>
            <w:r w:rsidRPr="00622C65">
              <w:rPr>
                <w:rFonts w:cstheme="minorHAnsi"/>
                <w:lang w:eastAsia="en-GB"/>
              </w:rPr>
              <w:instrText xml:space="preserve"> ADDIN EN.CITE &lt;EndNote&gt;&lt;Cite ExcludeYear="1"&gt;&lt;Author&gt;Jørgensen&lt;/Author&gt;&lt;RecNum&gt;43&lt;/RecNum&gt;&lt;DisplayText&gt;[56]&lt;/DisplayText&gt;&lt;record&gt;&lt;rec-number&gt;43&lt;/rec-number&gt;&lt;foreign-keys&gt;&lt;key app="EN" db-id="pd9xt00snavet4e5z2sv2d92s0z9wss02xfe" timestamp="1488035458"&gt;43&lt;/key&gt;&lt;/foreign-keys&gt;&lt;ref-type name="Journal Article"&gt;17&lt;/ref-type&gt;&lt;contributors&gt;&lt;authors&gt;&lt;author&gt;Jørgensen, K.K.&lt;/author&gt;&lt;author&gt;Olsen, I.C.&lt;/author&gt;&lt;author&gt;Goll, G.L.&lt;/author&gt;&lt;author&gt;Lorentzen, M.&lt;/author&gt;&lt;author&gt;Bolstad, N.&lt;/author&gt;&lt;author&gt;Haavardsholm, E.A.&lt;/author&gt;&lt;author&gt;Lundin, K.E.A.&lt;/author&gt;&lt;author&gt;Mørk, C.&lt;/author&gt;&lt;author&gt;Jahnsen, J.&lt;/author&gt;&lt;author&gt;Kvien, T.K.&lt;/author&gt;&lt;/authors&gt;&lt;/contributors&gt;&lt;titles&gt;&lt;title&gt;Switching from originator infliximab to biosimilar CT-P13 compared to maintained treatment with originator infliximab (NOR-SWITCH): a 52-week randomised double-blind non-inferiority trial&lt;/title&gt;&lt;secondary-title&gt;Lancet&lt;/secondary-title&gt;&lt;/titles&gt;&lt;periodical&gt;&lt;full-title&gt;Lancet&lt;/full-title&gt;&lt;/periodical&gt;&lt;pages&gt;[in press]&lt;/pages&gt;&lt;dates&gt;&lt;/dates&gt;&lt;urls&gt;&lt;/urls&gt;&lt;/record&gt;&lt;/Cite&gt;&lt;/EndNote&gt;</w:instrText>
            </w:r>
            <w:r w:rsidRPr="00622C65">
              <w:rPr>
                <w:rFonts w:cstheme="minorHAnsi"/>
                <w:lang w:eastAsia="en-GB"/>
              </w:rPr>
              <w:fldChar w:fldCharType="separate"/>
            </w:r>
            <w:r w:rsidRPr="00622C65">
              <w:rPr>
                <w:rFonts w:cstheme="minorHAnsi"/>
                <w:noProof/>
                <w:lang w:eastAsia="en-GB"/>
              </w:rPr>
              <w:t>[</w:t>
            </w:r>
            <w:r w:rsidR="00753C4F" w:rsidRPr="00622C65">
              <w:rPr>
                <w:rFonts w:cstheme="minorHAnsi"/>
                <w:noProof/>
                <w:lang w:eastAsia="en-GB"/>
              </w:rPr>
              <w:t>1</w:t>
            </w:r>
            <w:r w:rsidR="00B5307E" w:rsidRPr="00622C65">
              <w:rPr>
                <w:rFonts w:cstheme="minorHAnsi"/>
                <w:noProof/>
                <w:lang w:eastAsia="en-GB"/>
              </w:rPr>
              <w:t>9</w:t>
            </w:r>
            <w:r w:rsidRPr="00622C65">
              <w:rPr>
                <w:rFonts w:cstheme="minorHAnsi"/>
                <w:noProof/>
                <w:lang w:eastAsia="en-GB"/>
              </w:rPr>
              <w:t>]</w:t>
            </w:r>
            <w:r w:rsidRPr="00622C65">
              <w:rPr>
                <w:rFonts w:cstheme="minorHAnsi"/>
                <w:lang w:eastAsia="en-GB"/>
              </w:rPr>
              <w:fldChar w:fldCharType="end"/>
            </w:r>
          </w:p>
        </w:tc>
        <w:tc>
          <w:tcPr>
            <w:tcW w:w="2711" w:type="pct"/>
            <w:shd w:val="clear" w:color="auto" w:fill="auto"/>
          </w:tcPr>
          <w:p w14:paraId="0AC1AC6B" w14:textId="77777777" w:rsidR="00293BCE" w:rsidRPr="00622C65" w:rsidRDefault="00293BCE" w:rsidP="0052291E">
            <w:pPr>
              <w:rPr>
                <w:rFonts w:cstheme="minorHAnsi"/>
                <w:color w:val="000000"/>
              </w:rPr>
            </w:pPr>
            <w:r w:rsidRPr="00622C65">
              <w:rPr>
                <w:rFonts w:cstheme="minorHAnsi"/>
                <w:lang w:val="de-DE"/>
              </w:rPr>
              <w:t>disease worsening</w:t>
            </w:r>
          </w:p>
        </w:tc>
        <w:tc>
          <w:tcPr>
            <w:tcW w:w="874" w:type="pct"/>
            <w:shd w:val="clear" w:color="auto" w:fill="auto"/>
          </w:tcPr>
          <w:p w14:paraId="7B6475A8" w14:textId="64B12078" w:rsidR="00293BCE" w:rsidRPr="00622C65" w:rsidRDefault="00293BCE" w:rsidP="0052291E">
            <w:pPr>
              <w:rPr>
                <w:rFonts w:cstheme="minorHAnsi"/>
                <w:b/>
                <w:color w:val="000000"/>
              </w:rPr>
            </w:pPr>
            <w:r w:rsidRPr="00622C65">
              <w:rPr>
                <w:rFonts w:cstheme="minorHAnsi"/>
                <w:b/>
                <w:color w:val="000000"/>
              </w:rPr>
              <w:t>non-inferiority margin:</w:t>
            </w:r>
            <w:r w:rsidRPr="00622C65">
              <w:rPr>
                <w:rFonts w:cstheme="minorHAnsi"/>
                <w:color w:val="000000"/>
              </w:rPr>
              <w:t xml:space="preserve"> -</w:t>
            </w:r>
            <w:r w:rsidRPr="00622C65">
              <w:rPr>
                <w:rFonts w:cstheme="minorHAnsi"/>
                <w:b/>
                <w:color w:val="000000"/>
              </w:rPr>
              <w:t>15%</w:t>
            </w:r>
          </w:p>
        </w:tc>
      </w:tr>
    </w:tbl>
    <w:p w14:paraId="2560B9CF" w14:textId="40585B51" w:rsidR="00034C87" w:rsidRPr="00622C65" w:rsidRDefault="0055377B" w:rsidP="00034C87">
      <w:pPr>
        <w:rPr>
          <w:rFonts w:cstheme="minorHAnsi"/>
          <w:i/>
        </w:rPr>
      </w:pPr>
      <w:r w:rsidRPr="00622C65">
        <w:rPr>
          <w:i/>
        </w:rPr>
        <w:t xml:space="preserve">EM=equivalence margin; </w:t>
      </w:r>
      <w:r w:rsidR="00CB1DA7" w:rsidRPr="00622C65">
        <w:rPr>
          <w:i/>
        </w:rPr>
        <w:t>AB=abstract; CI=confidence interval; GMR=</w:t>
      </w:r>
      <w:r w:rsidR="00CB1DA7" w:rsidRPr="00622C65">
        <w:rPr>
          <w:rFonts w:cstheme="minorHAnsi"/>
          <w:i/>
          <w:lang w:val="de-DE"/>
        </w:rPr>
        <w:t xml:space="preserve">geometric mean ratio; AUC=area under the curve; </w:t>
      </w:r>
      <w:proofErr w:type="spellStart"/>
      <w:r w:rsidR="00CB1DA7" w:rsidRPr="00622C65">
        <w:rPr>
          <w:i/>
        </w:rPr>
        <w:t>LSMeans</w:t>
      </w:r>
      <w:proofErr w:type="spellEnd"/>
      <w:r w:rsidR="00CB1DA7" w:rsidRPr="00622C65">
        <w:rPr>
          <w:i/>
        </w:rPr>
        <w:t>=</w:t>
      </w:r>
      <w:r w:rsidR="00CB1DA7" w:rsidRPr="00622C65">
        <w:rPr>
          <w:rFonts w:cstheme="minorHAnsi"/>
          <w:i/>
        </w:rPr>
        <w:t xml:space="preserve"> least squares means; </w:t>
      </w:r>
      <w:r w:rsidR="00756D21" w:rsidRPr="00622C65">
        <w:rPr>
          <w:rFonts w:cstheme="minorHAnsi"/>
          <w:i/>
        </w:rPr>
        <w:t xml:space="preserve">C=concentration; </w:t>
      </w:r>
      <w:r w:rsidR="00CB1DA7" w:rsidRPr="00622C65">
        <w:rPr>
          <w:rFonts w:cstheme="minorHAnsi"/>
          <w:i/>
        </w:rPr>
        <w:t>ACR=American College of Rheumatology response criteria; ASAS=</w:t>
      </w:r>
      <w:r w:rsidR="00CB1DA7" w:rsidRPr="00622C65">
        <w:rPr>
          <w:i/>
        </w:rPr>
        <w:t xml:space="preserve"> Assessment of </w:t>
      </w:r>
      <w:proofErr w:type="spellStart"/>
      <w:r w:rsidR="00CB1DA7" w:rsidRPr="00622C65">
        <w:rPr>
          <w:i/>
        </w:rPr>
        <w:t>SpondyloArthritis</w:t>
      </w:r>
      <w:proofErr w:type="spellEnd"/>
      <w:r w:rsidR="00CB1DA7" w:rsidRPr="00622C65">
        <w:rPr>
          <w:i/>
        </w:rPr>
        <w:t xml:space="preserve"> International Society</w:t>
      </w:r>
      <w:r w:rsidR="00756D21" w:rsidRPr="00622C65">
        <w:rPr>
          <w:i/>
        </w:rPr>
        <w:t xml:space="preserve"> response criteria.</w:t>
      </w:r>
    </w:p>
    <w:p w14:paraId="717B35B6" w14:textId="77777777" w:rsidR="00CB1DA7" w:rsidRPr="00622C65" w:rsidRDefault="00CB1DA7" w:rsidP="00034C87">
      <w:pPr>
        <w:rPr>
          <w:rFonts w:cstheme="minorHAnsi"/>
        </w:rPr>
      </w:pPr>
    </w:p>
    <w:p w14:paraId="1EC87603" w14:textId="77777777" w:rsidR="00CB1DA7" w:rsidRPr="00622C65" w:rsidRDefault="00CB1DA7" w:rsidP="00034C87"/>
    <w:p w14:paraId="416D636C" w14:textId="77777777" w:rsidR="001C16C7" w:rsidRPr="00622C65" w:rsidRDefault="001C16C7" w:rsidP="00293BCE">
      <w:pPr>
        <w:pStyle w:val="Heading2"/>
        <w:keepLines/>
        <w:spacing w:before="40" w:after="0" w:line="259" w:lineRule="auto"/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</w:pPr>
      <w:r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 xml:space="preserve">Legend for </w:t>
      </w:r>
      <w:r w:rsidR="00034C87"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>S</w:t>
      </w:r>
      <w:r w:rsidR="00293BCE" w:rsidRPr="00622C65">
        <w:rPr>
          <w:rFonts w:asciiTheme="majorHAnsi" w:eastAsiaTheme="majorEastAsia" w:hAnsiTheme="majorHAnsi" w:cstheme="majorBidi"/>
          <w:b w:val="0"/>
          <w:bCs w:val="0"/>
          <w:i w:val="0"/>
          <w:iCs w:val="0"/>
          <w:color w:val="2E74B5" w:themeColor="accent1" w:themeShade="BF"/>
          <w:sz w:val="26"/>
          <w:szCs w:val="26"/>
          <w:lang w:val="en-GB"/>
        </w:rPr>
        <w:t>upplementary Figure S1.</w:t>
      </w:r>
    </w:p>
    <w:p w14:paraId="6A9B5C30" w14:textId="72C98543" w:rsidR="00293BCE" w:rsidRPr="00622C65" w:rsidRDefault="001C16C7" w:rsidP="001C16C7">
      <w:pPr>
        <w:rPr>
          <w:b/>
          <w:bCs/>
          <w:iCs/>
          <w:lang w:val="en-GB"/>
        </w:rPr>
      </w:pPr>
      <w:r w:rsidRPr="00622C65">
        <w:rPr>
          <w:b/>
          <w:lang w:val="en-GB"/>
        </w:rPr>
        <w:t>Figure S1.</w:t>
      </w:r>
      <w:r w:rsidRPr="00622C65">
        <w:rPr>
          <w:lang w:val="en-GB"/>
        </w:rPr>
        <w:t xml:space="preserve"> </w:t>
      </w:r>
      <w:r w:rsidR="00293BCE" w:rsidRPr="00622C65">
        <w:rPr>
          <w:lang w:val="en-GB"/>
        </w:rPr>
        <w:t>Flow Chart Illustrating the Selection Process</w:t>
      </w:r>
      <w:r w:rsidR="00CB1DA7" w:rsidRPr="00622C65">
        <w:rPr>
          <w:lang w:val="en-GB"/>
        </w:rPr>
        <w:t>.</w:t>
      </w:r>
    </w:p>
    <w:p w14:paraId="652C80A4" w14:textId="380A5792" w:rsidR="00293BCE" w:rsidRPr="00622C65" w:rsidRDefault="00591894" w:rsidP="00293BCE">
      <w:pPr>
        <w:rPr>
          <w:i/>
        </w:rPr>
      </w:pPr>
      <w:r w:rsidRPr="00622C65">
        <w:rPr>
          <w:i/>
        </w:rPr>
        <w:t>AB=abstract; BS=biosimilar</w:t>
      </w:r>
      <w:r w:rsidR="00CB1DA7" w:rsidRPr="00622C65">
        <w:rPr>
          <w:i/>
        </w:rPr>
        <w:t>.</w:t>
      </w:r>
    </w:p>
    <w:p w14:paraId="1D0B168A" w14:textId="77777777" w:rsidR="00756D21" w:rsidRPr="00622C65" w:rsidRDefault="00756D21" w:rsidP="00293BCE"/>
    <w:p w14:paraId="4D6C7A6F" w14:textId="206B4E44" w:rsidR="00121F1F" w:rsidRPr="00622C65" w:rsidRDefault="00121F1F">
      <w:pPr>
        <w:spacing w:after="160" w:line="259" w:lineRule="auto"/>
      </w:pPr>
      <w:r w:rsidRPr="00622C65">
        <w:br w:type="page"/>
      </w:r>
    </w:p>
    <w:p w14:paraId="59B1D1E4" w14:textId="77777777" w:rsidR="00293BCE" w:rsidRPr="00622C65" w:rsidRDefault="00293BCE" w:rsidP="00293BCE">
      <w:pPr>
        <w:spacing w:after="120" w:line="480" w:lineRule="auto"/>
        <w:outlineLvl w:val="0"/>
        <w:rPr>
          <w:rFonts w:eastAsia="Times New Roman" w:cstheme="minorHAnsi"/>
          <w:lang w:val="en-GB"/>
        </w:rPr>
      </w:pPr>
      <w:r w:rsidRPr="00622C65">
        <w:rPr>
          <w:rFonts w:eastAsia="Times New Roman" w:cstheme="minorHAnsi"/>
          <w:b/>
          <w:lang w:val="en-GB"/>
        </w:rPr>
        <w:lastRenderedPageBreak/>
        <w:t>REFERENCES</w:t>
      </w:r>
    </w:p>
    <w:p w14:paraId="677BB94D" w14:textId="2F20694A" w:rsidR="006C2F34" w:rsidRPr="00622C65" w:rsidRDefault="00753C4F" w:rsidP="006C2F34">
      <w:pPr>
        <w:pStyle w:val="EndNoteBibliography"/>
        <w:spacing w:after="120" w:line="480" w:lineRule="auto"/>
      </w:pPr>
      <w:r w:rsidRPr="00622C65">
        <w:t>1</w:t>
      </w:r>
      <w:r w:rsidR="006C2F34" w:rsidRPr="00622C65">
        <w:t>.</w:t>
      </w:r>
      <w:r w:rsidR="006C2F34" w:rsidRPr="00622C65">
        <w:tab/>
        <w:t>Kaur P, Chow V, Zhang N, et al. A randomised, single-blind, single-dose, three-arm, parallel-group study in healthy subjects to demonstrate pharmacokinetic equivalence of ABP 501 and adalimumab. Ann Rheum Dis. 201</w:t>
      </w:r>
      <w:r w:rsidR="007F7D76" w:rsidRPr="00622C65">
        <w:t xml:space="preserve">7; </w:t>
      </w:r>
      <w:r w:rsidR="007F7D76" w:rsidRPr="00622C65">
        <w:rPr>
          <w:b/>
        </w:rPr>
        <w:t>76</w:t>
      </w:r>
      <w:r w:rsidR="007F7D76" w:rsidRPr="00622C65">
        <w:t>(3):526-533</w:t>
      </w:r>
      <w:r w:rsidR="006C2F34" w:rsidRPr="00622C65">
        <w:t>.doi: 10.1136/annrheumdis-2015-208914.</w:t>
      </w:r>
    </w:p>
    <w:p w14:paraId="1EC4FED5" w14:textId="3D1167C5" w:rsidR="006C2F34" w:rsidRPr="00622C65" w:rsidRDefault="00753C4F" w:rsidP="006C2F34">
      <w:pPr>
        <w:pStyle w:val="EndNoteBibliography"/>
        <w:spacing w:after="120" w:line="480" w:lineRule="auto"/>
      </w:pPr>
      <w:r w:rsidRPr="00622C65">
        <w:t>2</w:t>
      </w:r>
      <w:r w:rsidR="006C2F34" w:rsidRPr="00622C65">
        <w:t>.</w:t>
      </w:r>
      <w:r w:rsidR="006C2F34" w:rsidRPr="00622C65">
        <w:tab/>
        <w:t xml:space="preserve">Lee YJ, Shin D, Kim Y, et al. A randomized phase l pharmacokinetic study comparing SB4 and etanercept reference product (Enbrel®) in healthy subjects. Br J Clin Pharmacol. 2016; </w:t>
      </w:r>
      <w:r w:rsidR="006C2F34" w:rsidRPr="00622C65">
        <w:rPr>
          <w:b/>
        </w:rPr>
        <w:t>82</w:t>
      </w:r>
      <w:r w:rsidR="006C2F34" w:rsidRPr="00622C65">
        <w:t>:64-73. doi: 10.1111/bcp.12929.</w:t>
      </w:r>
    </w:p>
    <w:p w14:paraId="380D88EF" w14:textId="097415A7" w:rsidR="006C2F34" w:rsidRPr="00622C65" w:rsidRDefault="00753C4F" w:rsidP="006C2F34">
      <w:pPr>
        <w:pStyle w:val="EndNoteBibliography"/>
        <w:spacing w:after="120" w:line="480" w:lineRule="auto"/>
      </w:pPr>
      <w:r w:rsidRPr="00622C65">
        <w:t>3</w:t>
      </w:r>
      <w:r w:rsidR="006C2F34" w:rsidRPr="00622C65">
        <w:t>.</w:t>
      </w:r>
      <w:r w:rsidR="006C2F34" w:rsidRPr="00622C65">
        <w:tab/>
        <w:t>von Richter O, Skerjanec A, Afonso M, et al. GP2015, a proposed etanercept biosimilar: Pharmacokinetic similarity to its reference product and comparison of its autoinjector device with prefilled syringes. Br J Clin Pharmacol. 201</w:t>
      </w:r>
      <w:r w:rsidR="007F7D76" w:rsidRPr="00622C65">
        <w:t xml:space="preserve">7; </w:t>
      </w:r>
      <w:r w:rsidR="00125E63" w:rsidRPr="00622C65">
        <w:rPr>
          <w:b/>
        </w:rPr>
        <w:t>83</w:t>
      </w:r>
      <w:r w:rsidR="00125E63" w:rsidRPr="00622C65">
        <w:t xml:space="preserve">(4):732-741. </w:t>
      </w:r>
      <w:r w:rsidR="006C2F34" w:rsidRPr="00622C65">
        <w:t>6. doi: 10.1111/bcp.13170.</w:t>
      </w:r>
    </w:p>
    <w:p w14:paraId="246070BE" w14:textId="456F4C02" w:rsidR="006C2F34" w:rsidRPr="00622C65" w:rsidRDefault="00753C4F" w:rsidP="006C2F34">
      <w:pPr>
        <w:pStyle w:val="EndNoteBibliography"/>
        <w:spacing w:after="120" w:line="480" w:lineRule="auto"/>
      </w:pPr>
      <w:r w:rsidRPr="00622C65">
        <w:t>4</w:t>
      </w:r>
      <w:r w:rsidR="006C2F34" w:rsidRPr="00622C65">
        <w:t>.</w:t>
      </w:r>
      <w:r w:rsidR="006C2F34" w:rsidRPr="00622C65">
        <w:tab/>
        <w:t xml:space="preserve">Shin D, Kim Y, Kim YS, et al. A randomized, Phase I pharmacokinetic study comparing SB2 and infliximab reference product (Remicade((R))) in healthy subjects. BioDrugs. 2015; </w:t>
      </w:r>
      <w:r w:rsidR="006C2F34" w:rsidRPr="00622C65">
        <w:rPr>
          <w:b/>
        </w:rPr>
        <w:t>29</w:t>
      </w:r>
      <w:r w:rsidR="006C2F34" w:rsidRPr="00622C65">
        <w:t>:381-388. doi: 10.1007/s40259-015-0150-5.</w:t>
      </w:r>
    </w:p>
    <w:p w14:paraId="70718483" w14:textId="23BF8901" w:rsidR="006C2F34" w:rsidRPr="00622C65" w:rsidRDefault="00753C4F" w:rsidP="006C2F34">
      <w:pPr>
        <w:pStyle w:val="EndNoteBibliography"/>
        <w:spacing w:after="120" w:line="480" w:lineRule="auto"/>
      </w:pPr>
      <w:r w:rsidRPr="00622C65">
        <w:t>5</w:t>
      </w:r>
      <w:r w:rsidR="006C2F34" w:rsidRPr="00622C65">
        <w:t>.</w:t>
      </w:r>
      <w:r w:rsidR="006C2F34" w:rsidRPr="00622C65">
        <w:tab/>
        <w:t xml:space="preserve">Yoo DH, Hrycaj P, Miranda P, et al. A randomised, double-blind, parallel-group study to demonstrate equivalence in efficacy and safety of CT-P13 compared with innovator infliximab when coadministered with methotrexate in patients with active rheumatoid arthritis: the PLANETRA study. Ann Rheum Dis. 2013; </w:t>
      </w:r>
      <w:r w:rsidR="006C2F34" w:rsidRPr="00622C65">
        <w:rPr>
          <w:b/>
        </w:rPr>
        <w:t>72</w:t>
      </w:r>
      <w:r w:rsidR="006C2F34" w:rsidRPr="00622C65">
        <w:t>:1613-1620. doi: 1</w:t>
      </w:r>
      <w:r w:rsidR="000E0193" w:rsidRPr="00622C65">
        <w:t>0.1136/annrheumdis-2012-203090.</w:t>
      </w:r>
    </w:p>
    <w:p w14:paraId="1051A956" w14:textId="5555264A" w:rsidR="006C2F34" w:rsidRPr="00622C65" w:rsidRDefault="00753C4F" w:rsidP="006C2F34">
      <w:pPr>
        <w:pStyle w:val="EndNoteBibliography"/>
        <w:spacing w:after="120" w:line="480" w:lineRule="auto"/>
      </w:pPr>
      <w:r w:rsidRPr="00622C65">
        <w:t>6</w:t>
      </w:r>
      <w:r w:rsidR="006C2F34" w:rsidRPr="00622C65">
        <w:t>.</w:t>
      </w:r>
      <w:r w:rsidR="006C2F34" w:rsidRPr="00622C65">
        <w:tab/>
        <w:t xml:space="preserve">Yoo DH, Racewicz A, Brzezicki J, et al. A phase III randomized study to evaluate the efficacy and safety of CT-P13 compared with reference infliximab in patients with active </w:t>
      </w:r>
      <w:r w:rsidR="006C2F34" w:rsidRPr="00622C65">
        <w:lastRenderedPageBreak/>
        <w:t xml:space="preserve">rheumatoid arthritis: 54-week results from the PLANETRA study. Arthritis Res Ther. 2015; </w:t>
      </w:r>
      <w:r w:rsidR="006C2F34" w:rsidRPr="00622C65">
        <w:rPr>
          <w:b/>
        </w:rPr>
        <w:t>18</w:t>
      </w:r>
      <w:r w:rsidR="006C2F34" w:rsidRPr="00622C65">
        <w:t xml:space="preserve">:82. </w:t>
      </w:r>
      <w:r w:rsidR="000E0193" w:rsidRPr="00622C65">
        <w:t>doi: 10.1186/s13075-016-0981-6.</w:t>
      </w:r>
    </w:p>
    <w:p w14:paraId="646FDC89" w14:textId="34D5F84B" w:rsidR="006C2F34" w:rsidRPr="00622C65" w:rsidRDefault="00753C4F" w:rsidP="006C2F34">
      <w:pPr>
        <w:pStyle w:val="EndNoteBibliography"/>
        <w:spacing w:after="120" w:line="480" w:lineRule="auto"/>
      </w:pPr>
      <w:r w:rsidRPr="00622C65">
        <w:t>7</w:t>
      </w:r>
      <w:r w:rsidR="006C2F34" w:rsidRPr="00622C65">
        <w:t>.</w:t>
      </w:r>
      <w:r w:rsidR="006C2F34" w:rsidRPr="00622C65">
        <w:tab/>
        <w:t xml:space="preserve">Takeuchi T, Yamanaka H, Tanaka Y, et al. Evaluation of the pharmacokinetic equivalence and 54-week efficacy and safety of CT-P13 and innovator infliximab in Japanese patients with rheumatoid arthritis. Mod Rheumatol. 2015; </w:t>
      </w:r>
      <w:r w:rsidR="006C2F34" w:rsidRPr="00622C65">
        <w:rPr>
          <w:b/>
        </w:rPr>
        <w:t>25</w:t>
      </w:r>
      <w:r w:rsidR="006C2F34" w:rsidRPr="00622C65">
        <w:t>:817-824. doi: 10.3109/14397595.2015.1022297.</w:t>
      </w:r>
    </w:p>
    <w:p w14:paraId="012EFCBC" w14:textId="59C3C63C" w:rsidR="006C2F34" w:rsidRPr="00622C65" w:rsidRDefault="00753C4F" w:rsidP="006C2F34">
      <w:pPr>
        <w:pStyle w:val="EndNoteBibliography"/>
        <w:spacing w:after="120" w:line="480" w:lineRule="auto"/>
      </w:pPr>
      <w:r w:rsidRPr="00622C65">
        <w:t>8</w:t>
      </w:r>
      <w:r w:rsidR="006C2F34" w:rsidRPr="00622C65">
        <w:t>.</w:t>
      </w:r>
      <w:r w:rsidR="006C2F34" w:rsidRPr="00622C65">
        <w:tab/>
        <w:t xml:space="preserve">Park W, Yoo DH, Jaworski J, et al. Comparable long-term efficacy, as assessed by patient-reported outcomes, safety and pharmacokinetics, of CT-P13 and reference infliximab in patients with ankylosing spondylitis: 54-week results from the randomized, parallel-group PLANETAS study. Arthritis Res Ther. 2016; </w:t>
      </w:r>
      <w:r w:rsidR="006C2F34" w:rsidRPr="00622C65">
        <w:rPr>
          <w:b/>
        </w:rPr>
        <w:t>18</w:t>
      </w:r>
      <w:r w:rsidR="006C2F34" w:rsidRPr="00622C65">
        <w:t>:25. doi: 10.1186/s13075-016-0930-4.</w:t>
      </w:r>
    </w:p>
    <w:p w14:paraId="33014AD8" w14:textId="7CE4C80E" w:rsidR="00293BCE" w:rsidRPr="00622C65" w:rsidRDefault="00753C4F" w:rsidP="00FD554B">
      <w:pPr>
        <w:pStyle w:val="EndNoteBibliography"/>
        <w:spacing w:after="120" w:line="480" w:lineRule="auto"/>
      </w:pPr>
      <w:r w:rsidRPr="00622C65">
        <w:t>9</w:t>
      </w:r>
      <w:r w:rsidR="006C2F34" w:rsidRPr="00622C65">
        <w:t>.</w:t>
      </w:r>
      <w:r w:rsidR="006C2F34" w:rsidRPr="00622C65">
        <w:tab/>
        <w:t xml:space="preserve">Park W, Hrycaj P, Jeka S, et al. A randomised, double-blind, multicentre, parallel-group, prospective study comparing the pharmacokinetics, safety, and efficacy of CT-P13 and innovator infliximab in patients with ankylosing spondylitis: the PLANETAS study. Ann Rheum Dis. 2013; </w:t>
      </w:r>
      <w:r w:rsidR="006C2F34" w:rsidRPr="00622C65">
        <w:rPr>
          <w:b/>
        </w:rPr>
        <w:t>72</w:t>
      </w:r>
      <w:r w:rsidR="006C2F34" w:rsidRPr="00622C65">
        <w:t>:1605-1612. doi: 1</w:t>
      </w:r>
      <w:r w:rsidR="000E0193" w:rsidRPr="00622C65">
        <w:t>0.1136/annrheumdis-2012-203091.</w:t>
      </w:r>
      <w:r w:rsidR="00293BCE" w:rsidRPr="00622C65">
        <w:rPr>
          <w:rFonts w:asciiTheme="minorHAnsi" w:eastAsia="Times New Roman" w:hAnsiTheme="minorHAnsi" w:cstheme="minorHAnsi"/>
          <w:lang w:val="en-GB"/>
        </w:rPr>
        <w:fldChar w:fldCharType="begin"/>
      </w:r>
      <w:r w:rsidR="00293BCE" w:rsidRPr="00622C65">
        <w:rPr>
          <w:rFonts w:asciiTheme="minorHAnsi" w:eastAsia="Times New Roman" w:hAnsiTheme="minorHAnsi" w:cstheme="minorHAnsi"/>
          <w:lang w:val="en-GB"/>
        </w:rPr>
        <w:instrText xml:space="preserve"> ADDIN EN.REFLIST </w:instrText>
      </w:r>
      <w:r w:rsidR="00293BCE" w:rsidRPr="00622C65">
        <w:rPr>
          <w:rFonts w:asciiTheme="minorHAnsi" w:eastAsia="Times New Roman" w:hAnsiTheme="minorHAnsi" w:cstheme="minorHAnsi"/>
          <w:lang w:val="en-GB"/>
        </w:rPr>
        <w:fldChar w:fldCharType="separate"/>
      </w:r>
    </w:p>
    <w:p w14:paraId="7F72A397" w14:textId="0755CA38" w:rsidR="00FD554B" w:rsidRPr="00622C65" w:rsidRDefault="00753C4F" w:rsidP="00293BCE">
      <w:pPr>
        <w:pStyle w:val="EndNoteBibliography"/>
        <w:spacing w:after="120" w:line="480" w:lineRule="auto"/>
      </w:pPr>
      <w:r w:rsidRPr="00622C65">
        <w:t>10</w:t>
      </w:r>
      <w:r w:rsidR="00293BCE" w:rsidRPr="00622C65">
        <w:t>.</w:t>
      </w:r>
      <w:r w:rsidR="00293BCE" w:rsidRPr="00622C65">
        <w:tab/>
        <w:t xml:space="preserve">Park W, Lee SJ, Yun J, et al. Comparison of the pharmacokinetics and safety of three formulations of infliximab (CT-P13, EU-approved reference infliximab and the US-licensed reference infliximab) in healthy subjects: a randomized, double-blind, three-arm, parallel-group, single-dose, Phase I study. Expert Rev Clin Immunol. 2015; </w:t>
      </w:r>
      <w:r w:rsidR="00293BCE" w:rsidRPr="00622C65">
        <w:rPr>
          <w:b/>
        </w:rPr>
        <w:t>11 Suppl 1</w:t>
      </w:r>
      <w:r w:rsidR="00293BCE" w:rsidRPr="00622C65">
        <w:t>:S25-31. doi:</w:t>
      </w:r>
      <w:r w:rsidR="000E0193" w:rsidRPr="00622C65">
        <w:t xml:space="preserve"> 10.1586/1744666X.2015.1090311.</w:t>
      </w:r>
    </w:p>
    <w:p w14:paraId="6D5203D6" w14:textId="165E6089" w:rsidR="00647FCB" w:rsidRPr="00622C65" w:rsidRDefault="00647FCB" w:rsidP="00647FCB">
      <w:pPr>
        <w:pStyle w:val="EndNoteBibliography"/>
        <w:spacing w:after="120" w:line="480" w:lineRule="auto"/>
      </w:pPr>
    </w:p>
    <w:p w14:paraId="75778FA3" w14:textId="628F425E" w:rsidR="00647FCB" w:rsidRPr="00846011" w:rsidRDefault="005F1967" w:rsidP="00647FCB">
      <w:pPr>
        <w:pStyle w:val="EndNoteBibliography"/>
        <w:spacing w:after="120" w:line="480" w:lineRule="auto"/>
        <w:rPr>
          <w:rFonts w:asciiTheme="minorHAnsi" w:hAnsiTheme="minorHAnsi"/>
        </w:rPr>
      </w:pPr>
      <w:r>
        <w:lastRenderedPageBreak/>
        <w:t>11.</w:t>
      </w:r>
      <w:r>
        <w:tab/>
      </w:r>
      <w:r w:rsidR="00647FCB" w:rsidRPr="00622C65">
        <w:t xml:space="preserve">Cohen SB, Genovese MC, Choy EH, et al. Efficacy and </w:t>
      </w:r>
      <w:r w:rsidR="00C13F28">
        <w:t>s</w:t>
      </w:r>
      <w:r w:rsidR="00647FCB" w:rsidRPr="00622C65">
        <w:t>afety of the biosimilar ABP 501 compared with adalimumab in patients with moderate to severe rheumatoid arthritis: a randomised, double-blind, phase III equivalenc</w:t>
      </w:r>
      <w:r w:rsidR="00647FCB" w:rsidRPr="00846011">
        <w:rPr>
          <w:rFonts w:asciiTheme="minorHAnsi" w:hAnsiTheme="minorHAnsi"/>
        </w:rPr>
        <w:t xml:space="preserve">e study. Ann Rheum Dis. 2017; </w:t>
      </w:r>
      <w:r w:rsidR="00647FCB" w:rsidRPr="00846011">
        <w:rPr>
          <w:rFonts w:asciiTheme="minorHAnsi" w:hAnsiTheme="minorHAnsi" w:cs="Arial"/>
          <w:color w:val="000000"/>
        </w:rPr>
        <w:t>doi: 10.1136/annrheumdis-2016-210459. [Epub ahead of print]</w:t>
      </w:r>
    </w:p>
    <w:p w14:paraId="67830BFF" w14:textId="1C9B09DE" w:rsidR="006C2F34" w:rsidRPr="00622C65" w:rsidRDefault="00753C4F" w:rsidP="00293BCE">
      <w:pPr>
        <w:pStyle w:val="EndNoteBibliography"/>
        <w:spacing w:after="120" w:line="480" w:lineRule="auto"/>
      </w:pPr>
      <w:r w:rsidRPr="00622C65">
        <w:t>12</w:t>
      </w:r>
      <w:r w:rsidR="00D81304" w:rsidRPr="00622C65">
        <w:t>.</w:t>
      </w:r>
      <w:r w:rsidR="00D81304" w:rsidRPr="00622C65">
        <w:tab/>
        <w:t xml:space="preserve">Emery P, Vencovsky J, Sylwestrzak A, et al. A phase III randomised, double-blind, parallel-group study comparing SB4 with etanercept reference product in patients with active rheumatoid arthritis despite methotrexate therapy. Ann Rheum Dis. 2017; </w:t>
      </w:r>
      <w:r w:rsidR="00D81304" w:rsidRPr="00622C65">
        <w:rPr>
          <w:b/>
        </w:rPr>
        <w:t>76</w:t>
      </w:r>
      <w:r w:rsidR="00D81304" w:rsidRPr="00622C65">
        <w:t>:51-57. doi: 10.1136/annrheumdis-2015-207588..</w:t>
      </w:r>
    </w:p>
    <w:p w14:paraId="297033E5" w14:textId="72244D13" w:rsidR="006C2F34" w:rsidRPr="00622C65" w:rsidRDefault="00753C4F" w:rsidP="00293BCE">
      <w:pPr>
        <w:pStyle w:val="EndNoteBibliography"/>
        <w:spacing w:after="120" w:line="480" w:lineRule="auto"/>
      </w:pPr>
      <w:r w:rsidRPr="00622C65">
        <w:t>13</w:t>
      </w:r>
      <w:r w:rsidR="00D81304" w:rsidRPr="00622C65">
        <w:t>.</w:t>
      </w:r>
      <w:r w:rsidR="00D81304" w:rsidRPr="00622C65">
        <w:tab/>
        <w:t xml:space="preserve">Choe JY, Prodanovic N, Niebrzydowski J, et al. A randomised, double-blind, phase III study comparing SB2, an infliximab biosimilar, to the infliximab reference product Remicade in patients with moderate to severe rheumatoid arthritis despite methotrexate therapy. Ann Rheum Dis. 2017; </w:t>
      </w:r>
      <w:r w:rsidR="00D81304" w:rsidRPr="00622C65">
        <w:rPr>
          <w:b/>
        </w:rPr>
        <w:t>76</w:t>
      </w:r>
      <w:r w:rsidR="00D81304" w:rsidRPr="00622C65">
        <w:t>:58-64. doi: 10.1136/annrheumdis-2015-207764.</w:t>
      </w:r>
    </w:p>
    <w:p w14:paraId="75E99C30" w14:textId="7378129F" w:rsidR="00D81304" w:rsidRPr="00622C65" w:rsidRDefault="00D81304" w:rsidP="000E0193">
      <w:pPr>
        <w:tabs>
          <w:tab w:val="right" w:pos="426"/>
          <w:tab w:val="left" w:pos="567"/>
        </w:tabs>
        <w:spacing w:line="480" w:lineRule="auto"/>
        <w:ind w:hanging="49"/>
        <w:rPr>
          <w:rFonts w:ascii="Calibri" w:hAnsi="Calibri" w:cs="Calibri"/>
          <w:noProof/>
        </w:rPr>
      </w:pPr>
      <w:r w:rsidRPr="00622C65">
        <w:rPr>
          <w:rFonts w:ascii="Calibri" w:hAnsi="Calibri" w:cs="Calibri"/>
          <w:noProof/>
        </w:rPr>
        <w:t>14.</w:t>
      </w:r>
      <w:r w:rsidRPr="00622C65">
        <w:rPr>
          <w:rFonts w:ascii="Calibri" w:hAnsi="Calibri" w:cs="Calibri"/>
          <w:noProof/>
        </w:rPr>
        <w:tab/>
      </w:r>
      <w:r w:rsidRPr="00622C65">
        <w:rPr>
          <w:rFonts w:ascii="Calibri" w:hAnsi="Calibri" w:cs="Calibri"/>
          <w:noProof/>
        </w:rPr>
        <w:tab/>
        <w:t xml:space="preserve">Smolen JS, Choe JY, Prodanovic N. [FRI0162] Comparable safety and immunogenicity and sustained efficacy after transition to SB2 (an infliximab biosimilar) vs ongoing infliximab reference product in patients with rheumatoid arthritis: results of phase III transition study. Ann Rheum Dis </w:t>
      </w:r>
      <w:r w:rsidR="00343E68" w:rsidRPr="00622C65">
        <w:rPr>
          <w:rFonts w:ascii="Calibri" w:hAnsi="Calibri" w:cs="Calibri"/>
          <w:noProof/>
        </w:rPr>
        <w:t xml:space="preserve">2016; </w:t>
      </w:r>
      <w:r w:rsidRPr="00622C65">
        <w:rPr>
          <w:rFonts w:ascii="Calibri" w:hAnsi="Calibri" w:cs="Calibri"/>
          <w:b/>
          <w:noProof/>
        </w:rPr>
        <w:t>75</w:t>
      </w:r>
      <w:r w:rsidR="008E02CF" w:rsidRPr="00622C65">
        <w:rPr>
          <w:rFonts w:ascii="Calibri" w:hAnsi="Calibri" w:cs="Calibri"/>
          <w:b/>
          <w:noProof/>
        </w:rPr>
        <w:t xml:space="preserve"> </w:t>
      </w:r>
      <w:r w:rsidRPr="00622C65">
        <w:rPr>
          <w:rFonts w:ascii="Calibri" w:hAnsi="Calibri" w:cs="Calibri"/>
          <w:b/>
          <w:noProof/>
        </w:rPr>
        <w:t>[Suppl</w:t>
      </w:r>
      <w:r w:rsidR="00343E68" w:rsidRPr="00622C65">
        <w:rPr>
          <w:rFonts w:ascii="Calibri" w:hAnsi="Calibri" w:cs="Calibri"/>
          <w:b/>
          <w:noProof/>
        </w:rPr>
        <w:t xml:space="preserve"> </w:t>
      </w:r>
      <w:r w:rsidRPr="00622C65">
        <w:rPr>
          <w:rFonts w:ascii="Calibri" w:hAnsi="Calibri" w:cs="Calibri"/>
          <w:b/>
          <w:noProof/>
        </w:rPr>
        <w:t>2]</w:t>
      </w:r>
      <w:r w:rsidRPr="00622C65">
        <w:rPr>
          <w:rFonts w:ascii="Calibri" w:hAnsi="Calibri" w:cs="Calibri"/>
          <w:noProof/>
        </w:rPr>
        <w:t>,</w:t>
      </w:r>
      <w:r w:rsidR="00652C4A" w:rsidRPr="00622C65">
        <w:rPr>
          <w:rFonts w:ascii="Calibri" w:hAnsi="Calibri" w:cs="Calibri"/>
          <w:noProof/>
        </w:rPr>
        <w:t xml:space="preserve"> 488.</w:t>
      </w:r>
    </w:p>
    <w:p w14:paraId="50838E24" w14:textId="7B1169F2" w:rsidR="006C2F34" w:rsidRPr="00622C65" w:rsidRDefault="00753C4F" w:rsidP="00293BCE">
      <w:pPr>
        <w:pStyle w:val="EndNoteBibliography"/>
        <w:spacing w:after="120" w:line="480" w:lineRule="auto"/>
      </w:pPr>
      <w:r w:rsidRPr="00622C65">
        <w:t>15</w:t>
      </w:r>
      <w:r w:rsidR="00D81304" w:rsidRPr="00622C65">
        <w:t>.</w:t>
      </w:r>
      <w:r w:rsidR="00D81304" w:rsidRPr="00622C65">
        <w:tab/>
        <w:t xml:space="preserve">Yoo DH, Prodanovic N, Jaworski J, et al. Efficacy and safety of CT-P13 (biosimilar infliximab) in patients with rheumatoid arthritis: comparison between switching from reference infliximab to CT-P13 and continuing CT-P13 in the PLANETRA extension study. Ann Rheum Dis. 2017; </w:t>
      </w:r>
      <w:r w:rsidR="00D81304" w:rsidRPr="00622C65">
        <w:rPr>
          <w:b/>
        </w:rPr>
        <w:t>76</w:t>
      </w:r>
      <w:r w:rsidR="00D81304" w:rsidRPr="00622C65">
        <w:t>:355-363. doi: 1</w:t>
      </w:r>
      <w:r w:rsidR="000E0193" w:rsidRPr="00622C65">
        <w:t>0.1136/annrheumdis-2015-208786.</w:t>
      </w:r>
    </w:p>
    <w:p w14:paraId="073B0DBD" w14:textId="7BB750D4" w:rsidR="00D81304" w:rsidRPr="00622C65" w:rsidRDefault="00753C4F" w:rsidP="00293BCE">
      <w:pPr>
        <w:pStyle w:val="EndNoteBibliography"/>
        <w:spacing w:after="120" w:line="480" w:lineRule="auto"/>
      </w:pPr>
      <w:r w:rsidRPr="00622C65">
        <w:lastRenderedPageBreak/>
        <w:t>16</w:t>
      </w:r>
      <w:r w:rsidR="00D81304" w:rsidRPr="00622C65">
        <w:t>.</w:t>
      </w:r>
      <w:r w:rsidR="00D81304" w:rsidRPr="00622C65">
        <w:tab/>
        <w:t xml:space="preserve">Park W, Yoo DH, Miranda P, et al. Efficacy and safety of switching from reference infliximab to CT-P13 compared with maintenance of CT-P13 in ankylosing spondylitis: 102-week data from the PLANETAS extension study. Ann Rheum Dis. 2017; </w:t>
      </w:r>
      <w:r w:rsidR="00D81304" w:rsidRPr="00622C65">
        <w:rPr>
          <w:b/>
        </w:rPr>
        <w:t>76</w:t>
      </w:r>
      <w:r w:rsidR="00D81304" w:rsidRPr="00622C65">
        <w:t>:346-354. doi: 1</w:t>
      </w:r>
      <w:r w:rsidR="000E0193" w:rsidRPr="00622C65">
        <w:t>0.1136/annrheumdis-2015-208783.</w:t>
      </w:r>
    </w:p>
    <w:p w14:paraId="2A37E78E" w14:textId="6CEE46D4" w:rsidR="00B5307E" w:rsidRPr="00622C65" w:rsidRDefault="00B5307E" w:rsidP="00B5307E">
      <w:pPr>
        <w:tabs>
          <w:tab w:val="right" w:pos="540"/>
        </w:tabs>
        <w:spacing w:line="480" w:lineRule="auto"/>
        <w:rPr>
          <w:rFonts w:ascii="Calibri" w:hAnsi="Calibri" w:cs="Calibri"/>
          <w:noProof/>
        </w:rPr>
      </w:pPr>
      <w:r w:rsidRPr="00622C65">
        <w:rPr>
          <w:rFonts w:ascii="Calibri" w:hAnsi="Calibri" w:cs="Calibri"/>
          <w:noProof/>
        </w:rPr>
        <w:t xml:space="preserve">17. Braun J, Park W, Yoo DH. [FRI0119] What intrinsic and extrinsic factors affect the developement of anti-drug antibody to innovator infliximab and its biosimilar CT-P13 in rheumatoid arthritis and ankylosing spondylitis. Ann Rheum Dis </w:t>
      </w:r>
      <w:r w:rsidR="00343E68" w:rsidRPr="00622C65">
        <w:rPr>
          <w:rFonts w:ascii="Calibri" w:hAnsi="Calibri" w:cs="Calibri"/>
          <w:noProof/>
        </w:rPr>
        <w:t xml:space="preserve">2015; </w:t>
      </w:r>
      <w:r w:rsidRPr="00622C65">
        <w:rPr>
          <w:rFonts w:ascii="Calibri" w:hAnsi="Calibri" w:cs="Calibri"/>
          <w:b/>
          <w:noProof/>
        </w:rPr>
        <w:t>74</w:t>
      </w:r>
      <w:r w:rsidR="00343E68" w:rsidRPr="00622C65">
        <w:rPr>
          <w:rFonts w:ascii="Calibri" w:hAnsi="Calibri" w:cs="Calibri"/>
          <w:b/>
          <w:noProof/>
        </w:rPr>
        <w:t xml:space="preserve"> </w:t>
      </w:r>
      <w:r w:rsidRPr="00622C65">
        <w:rPr>
          <w:rFonts w:ascii="Calibri" w:hAnsi="Calibri" w:cs="Calibri"/>
          <w:b/>
          <w:noProof/>
        </w:rPr>
        <w:t>[Suppl</w:t>
      </w:r>
      <w:r w:rsidR="00343E68" w:rsidRPr="00622C65">
        <w:rPr>
          <w:rFonts w:ascii="Calibri" w:hAnsi="Calibri" w:cs="Calibri"/>
          <w:b/>
          <w:noProof/>
        </w:rPr>
        <w:t xml:space="preserve"> </w:t>
      </w:r>
      <w:r w:rsidRPr="00622C65">
        <w:rPr>
          <w:rFonts w:ascii="Calibri" w:hAnsi="Calibri" w:cs="Calibri"/>
          <w:b/>
          <w:noProof/>
        </w:rPr>
        <w:t xml:space="preserve">2], </w:t>
      </w:r>
      <w:r w:rsidRPr="00622C65">
        <w:rPr>
          <w:rFonts w:ascii="Calibri" w:hAnsi="Calibri" w:cs="Calibri"/>
          <w:noProof/>
        </w:rPr>
        <w:t xml:space="preserve">463. </w:t>
      </w:r>
    </w:p>
    <w:p w14:paraId="6FECEBD3" w14:textId="039FFC81" w:rsidR="001679AB" w:rsidRPr="00622C65" w:rsidRDefault="00753C4F" w:rsidP="00293BCE">
      <w:pPr>
        <w:pStyle w:val="EndNoteBibliography"/>
        <w:spacing w:after="120" w:line="480" w:lineRule="auto"/>
      </w:pPr>
      <w:r w:rsidRPr="00622C65">
        <w:t>1</w:t>
      </w:r>
      <w:r w:rsidR="00B5307E" w:rsidRPr="00622C65">
        <w:t>8</w:t>
      </w:r>
      <w:r w:rsidR="00293BCE" w:rsidRPr="00622C65">
        <w:t>.</w:t>
      </w:r>
      <w:r w:rsidR="00293BCE" w:rsidRPr="00622C65">
        <w:tab/>
        <w:t xml:space="preserve">Nikiphorou E, Kautiainen H, Hannonen P, et al. Clinical effectiveness of CT-P13 (Infliximab biosimilar) used as a switch from Remicade (infliximab) in patients with established rheumatic disease. Report of clinical experience based on prospective observational data. Expert Opin Biol Ther. 2015; </w:t>
      </w:r>
      <w:r w:rsidR="00293BCE" w:rsidRPr="00622C65">
        <w:rPr>
          <w:b/>
        </w:rPr>
        <w:t>15</w:t>
      </w:r>
      <w:r w:rsidR="00293BCE" w:rsidRPr="00622C65">
        <w:t>:1677-1683. doi:</w:t>
      </w:r>
      <w:r w:rsidR="000E0193" w:rsidRPr="00622C65">
        <w:t xml:space="preserve"> 10.1517/14712598.2015.1103733.</w:t>
      </w:r>
    </w:p>
    <w:p w14:paraId="6F1FE8CC" w14:textId="0C2036E5" w:rsidR="001679AB" w:rsidRPr="00622C65" w:rsidRDefault="00753C4F" w:rsidP="00293BCE">
      <w:pPr>
        <w:pStyle w:val="EndNoteBibliography"/>
        <w:spacing w:after="120" w:line="480" w:lineRule="auto"/>
      </w:pPr>
      <w:r w:rsidRPr="00622C65">
        <w:t>1</w:t>
      </w:r>
      <w:r w:rsidR="00B5307E" w:rsidRPr="00622C65">
        <w:t>9</w:t>
      </w:r>
      <w:r w:rsidR="00293BCE" w:rsidRPr="00622C65">
        <w:t>.</w:t>
      </w:r>
      <w:r w:rsidR="00293BCE" w:rsidRPr="00622C65">
        <w:tab/>
        <w:t>Jørgensen KK, Olsen IC, Goll GL, et al. Switching from originator infliximab to biosimilar CT-P13 compared to maintained treatment with originator infliximab (NOR-SWITCH): a 52-week randomised double-blind non-inferi</w:t>
      </w:r>
      <w:r w:rsidR="000E0193" w:rsidRPr="00622C65">
        <w:t>ority trial. Lancet</w:t>
      </w:r>
      <w:r w:rsidR="004C0976" w:rsidRPr="00622C65">
        <w:t xml:space="preserve"> 2017; doi: 10.1016/S0140-6736(17)30068-5</w:t>
      </w:r>
      <w:r w:rsidR="000E0193" w:rsidRPr="00622C65">
        <w:t>.</w:t>
      </w:r>
    </w:p>
    <w:p w14:paraId="5F45830D" w14:textId="0B2F607D" w:rsidR="00D81304" w:rsidRPr="00622C65" w:rsidRDefault="00B5307E" w:rsidP="000E0193">
      <w:pPr>
        <w:pStyle w:val="CommentText"/>
        <w:spacing w:line="480" w:lineRule="auto"/>
        <w:rPr>
          <w:rFonts w:ascii="Calibri" w:hAnsi="Calibri" w:cs="Calibri"/>
          <w:noProof/>
          <w:sz w:val="24"/>
          <w:szCs w:val="24"/>
        </w:rPr>
      </w:pPr>
      <w:r w:rsidRPr="00622C65">
        <w:rPr>
          <w:rFonts w:ascii="Calibri" w:hAnsi="Calibri" w:cs="Calibri"/>
          <w:noProof/>
          <w:sz w:val="24"/>
          <w:szCs w:val="24"/>
        </w:rPr>
        <w:t>20</w:t>
      </w:r>
      <w:r w:rsidR="00D81304" w:rsidRPr="00622C65">
        <w:rPr>
          <w:rFonts w:ascii="Calibri" w:hAnsi="Calibri" w:cs="Calibri"/>
          <w:noProof/>
          <w:sz w:val="24"/>
          <w:szCs w:val="24"/>
        </w:rPr>
        <w:t xml:space="preserve">. </w:t>
      </w:r>
      <w:r w:rsidR="00D81304" w:rsidRPr="00622C65">
        <w:rPr>
          <w:rFonts w:ascii="Calibri" w:hAnsi="Calibri" w:cs="Calibri"/>
          <w:noProof/>
          <w:sz w:val="24"/>
          <w:szCs w:val="24"/>
        </w:rPr>
        <w:tab/>
        <w:t xml:space="preserve">Glintborg B, Kringelbach T, Hogdall E. Non-medical switch from originator to biosimilar infliximab among patients with inflammatory rheumatic disease – impact on s-infliximab and antidrug-antibodies. results from the national danish rheumatologic biobank and the DANBIO registry. Ann Rheum Dis </w:t>
      </w:r>
      <w:r w:rsidR="00723C62" w:rsidRPr="00622C65">
        <w:rPr>
          <w:rFonts w:ascii="Calibri" w:hAnsi="Calibri" w:cs="Calibri"/>
          <w:noProof/>
          <w:sz w:val="24"/>
          <w:szCs w:val="24"/>
        </w:rPr>
        <w:t xml:space="preserve">2017; doi: 10.1136/annrheumdis-2016-210742. </w:t>
      </w:r>
    </w:p>
    <w:p w14:paraId="7AFC6250" w14:textId="339555A1" w:rsidR="003D783F" w:rsidRDefault="00B5307E" w:rsidP="000E0193">
      <w:pPr>
        <w:pStyle w:val="EndNoteBibliography"/>
        <w:spacing w:after="120" w:line="480" w:lineRule="auto"/>
      </w:pPr>
      <w:r w:rsidRPr="00622C65">
        <w:t>21</w:t>
      </w:r>
      <w:r w:rsidR="00D81304" w:rsidRPr="00622C65">
        <w:t>.</w:t>
      </w:r>
      <w:r w:rsidR="00D81304" w:rsidRPr="00622C65">
        <w:tab/>
        <w:t>Benucci M, Gobbi FL, Bandinelli F, et al. Safety, efficacy and immunogenicity of switching from innovator to biosimilar infliximab in patients with spondyloarthritis: a 6-month real-life observational study. Immunol Res. 201</w:t>
      </w:r>
      <w:r w:rsidR="009F3D51" w:rsidRPr="00622C65">
        <w:t xml:space="preserve">7; </w:t>
      </w:r>
      <w:r w:rsidR="009F3D51" w:rsidRPr="00622C65">
        <w:rPr>
          <w:b/>
        </w:rPr>
        <w:t>65(1)</w:t>
      </w:r>
      <w:r w:rsidR="009F3D51" w:rsidRPr="00622C65">
        <w:t>:419-422</w:t>
      </w:r>
      <w:r w:rsidR="00D81304" w:rsidRPr="00622C65">
        <w:t xml:space="preserve">. </w:t>
      </w:r>
      <w:r w:rsidR="000E0193" w:rsidRPr="00622C65">
        <w:t>doi: 10.1007/s12026-016-8843-5.</w:t>
      </w:r>
      <w:r w:rsidR="00293BCE" w:rsidRPr="00622C65">
        <w:rPr>
          <w:rFonts w:eastAsia="Times New Roman" w:cstheme="minorHAnsi"/>
          <w:lang w:val="en-GB"/>
        </w:rPr>
        <w:fldChar w:fldCharType="end"/>
      </w:r>
    </w:p>
    <w:sectPr w:rsidR="003D783F" w:rsidSect="0052291E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777AA1A" w14:textId="77777777" w:rsidR="00643833" w:rsidRDefault="00643833">
      <w:r>
        <w:separator/>
      </w:r>
    </w:p>
  </w:endnote>
  <w:endnote w:type="continuationSeparator" w:id="0">
    <w:p w14:paraId="0493C683" w14:textId="77777777" w:rsidR="00643833" w:rsidRDefault="006438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5193907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A9A21CC" w14:textId="69EA5C2E" w:rsidR="00753C4F" w:rsidRDefault="00753C4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82315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660F6DBE" w14:textId="77777777" w:rsidR="00753C4F" w:rsidRDefault="00753C4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E27CD07" w14:textId="77777777" w:rsidR="00643833" w:rsidRDefault="00643833">
      <w:r>
        <w:separator/>
      </w:r>
    </w:p>
  </w:footnote>
  <w:footnote w:type="continuationSeparator" w:id="0">
    <w:p w14:paraId="1035D7AD" w14:textId="77777777" w:rsidR="00643833" w:rsidRDefault="0064383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F618A8"/>
    <w:multiLevelType w:val="hybridMultilevel"/>
    <w:tmpl w:val="2416CBDA"/>
    <w:lvl w:ilvl="0" w:tplc="79E4C23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D443C3"/>
    <w:multiLevelType w:val="hybridMultilevel"/>
    <w:tmpl w:val="303AA37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93BCE"/>
    <w:rsid w:val="0000417E"/>
    <w:rsid w:val="00006CBA"/>
    <w:rsid w:val="00006E0A"/>
    <w:rsid w:val="0000718C"/>
    <w:rsid w:val="0001017F"/>
    <w:rsid w:val="000113FE"/>
    <w:rsid w:val="00012E64"/>
    <w:rsid w:val="00014D08"/>
    <w:rsid w:val="00015594"/>
    <w:rsid w:val="00016BAA"/>
    <w:rsid w:val="00020EB9"/>
    <w:rsid w:val="00021F3A"/>
    <w:rsid w:val="00022690"/>
    <w:rsid w:val="00023332"/>
    <w:rsid w:val="000235E3"/>
    <w:rsid w:val="000239AA"/>
    <w:rsid w:val="00031949"/>
    <w:rsid w:val="00032321"/>
    <w:rsid w:val="00034825"/>
    <w:rsid w:val="00034C87"/>
    <w:rsid w:val="00037278"/>
    <w:rsid w:val="00041A04"/>
    <w:rsid w:val="00042764"/>
    <w:rsid w:val="00047E08"/>
    <w:rsid w:val="000539AA"/>
    <w:rsid w:val="00054849"/>
    <w:rsid w:val="00054C08"/>
    <w:rsid w:val="0005627A"/>
    <w:rsid w:val="000577E8"/>
    <w:rsid w:val="0006069B"/>
    <w:rsid w:val="000639C4"/>
    <w:rsid w:val="000659DA"/>
    <w:rsid w:val="00066867"/>
    <w:rsid w:val="00067F62"/>
    <w:rsid w:val="00071088"/>
    <w:rsid w:val="000721D6"/>
    <w:rsid w:val="00076467"/>
    <w:rsid w:val="000772C7"/>
    <w:rsid w:val="000818AF"/>
    <w:rsid w:val="000854D7"/>
    <w:rsid w:val="0008688B"/>
    <w:rsid w:val="000959D2"/>
    <w:rsid w:val="00095F4C"/>
    <w:rsid w:val="00095F54"/>
    <w:rsid w:val="00096F21"/>
    <w:rsid w:val="000A0C72"/>
    <w:rsid w:val="000A14FB"/>
    <w:rsid w:val="000A23F8"/>
    <w:rsid w:val="000A2946"/>
    <w:rsid w:val="000A3267"/>
    <w:rsid w:val="000A3E36"/>
    <w:rsid w:val="000A3E7B"/>
    <w:rsid w:val="000A6608"/>
    <w:rsid w:val="000A7E9C"/>
    <w:rsid w:val="000B0850"/>
    <w:rsid w:val="000B1531"/>
    <w:rsid w:val="000B63EA"/>
    <w:rsid w:val="000C13F8"/>
    <w:rsid w:val="000C3C51"/>
    <w:rsid w:val="000C3E24"/>
    <w:rsid w:val="000C4FE8"/>
    <w:rsid w:val="000C5F52"/>
    <w:rsid w:val="000C6F1E"/>
    <w:rsid w:val="000D2851"/>
    <w:rsid w:val="000D2878"/>
    <w:rsid w:val="000D33C2"/>
    <w:rsid w:val="000D38F8"/>
    <w:rsid w:val="000D46D9"/>
    <w:rsid w:val="000D5359"/>
    <w:rsid w:val="000E0193"/>
    <w:rsid w:val="000E0230"/>
    <w:rsid w:val="000E0975"/>
    <w:rsid w:val="000E0A74"/>
    <w:rsid w:val="000E0E79"/>
    <w:rsid w:val="000E4D51"/>
    <w:rsid w:val="000E626C"/>
    <w:rsid w:val="000F2F1B"/>
    <w:rsid w:val="000F314E"/>
    <w:rsid w:val="001040B2"/>
    <w:rsid w:val="0010574B"/>
    <w:rsid w:val="00113B7D"/>
    <w:rsid w:val="001141F9"/>
    <w:rsid w:val="001161B0"/>
    <w:rsid w:val="00120335"/>
    <w:rsid w:val="00121F1F"/>
    <w:rsid w:val="00124434"/>
    <w:rsid w:val="00125977"/>
    <w:rsid w:val="00125E63"/>
    <w:rsid w:val="00126451"/>
    <w:rsid w:val="001307C9"/>
    <w:rsid w:val="00132A0B"/>
    <w:rsid w:val="001354D2"/>
    <w:rsid w:val="00135C83"/>
    <w:rsid w:val="0014197F"/>
    <w:rsid w:val="001436FB"/>
    <w:rsid w:val="001453A2"/>
    <w:rsid w:val="00146DCD"/>
    <w:rsid w:val="001523C5"/>
    <w:rsid w:val="00154019"/>
    <w:rsid w:val="00157088"/>
    <w:rsid w:val="00164388"/>
    <w:rsid w:val="00164992"/>
    <w:rsid w:val="001652E1"/>
    <w:rsid w:val="00165F9D"/>
    <w:rsid w:val="0016728F"/>
    <w:rsid w:val="001679AB"/>
    <w:rsid w:val="00170F7C"/>
    <w:rsid w:val="00173521"/>
    <w:rsid w:val="00173739"/>
    <w:rsid w:val="00173D53"/>
    <w:rsid w:val="0017499E"/>
    <w:rsid w:val="00175219"/>
    <w:rsid w:val="00177451"/>
    <w:rsid w:val="00180031"/>
    <w:rsid w:val="00180F15"/>
    <w:rsid w:val="00184F10"/>
    <w:rsid w:val="00186705"/>
    <w:rsid w:val="00186A72"/>
    <w:rsid w:val="00190926"/>
    <w:rsid w:val="0019210C"/>
    <w:rsid w:val="00192717"/>
    <w:rsid w:val="00193D02"/>
    <w:rsid w:val="001963D2"/>
    <w:rsid w:val="00196CE3"/>
    <w:rsid w:val="001A1371"/>
    <w:rsid w:val="001A3E5A"/>
    <w:rsid w:val="001A5496"/>
    <w:rsid w:val="001A573B"/>
    <w:rsid w:val="001A6350"/>
    <w:rsid w:val="001A67F8"/>
    <w:rsid w:val="001B018F"/>
    <w:rsid w:val="001B20CF"/>
    <w:rsid w:val="001B25B6"/>
    <w:rsid w:val="001B5D9D"/>
    <w:rsid w:val="001C07C2"/>
    <w:rsid w:val="001C1312"/>
    <w:rsid w:val="001C16C7"/>
    <w:rsid w:val="001C1810"/>
    <w:rsid w:val="001C2170"/>
    <w:rsid w:val="001C5C27"/>
    <w:rsid w:val="001C64AE"/>
    <w:rsid w:val="001C6B4D"/>
    <w:rsid w:val="001C79E6"/>
    <w:rsid w:val="001D3B13"/>
    <w:rsid w:val="001D7860"/>
    <w:rsid w:val="001E0204"/>
    <w:rsid w:val="001E12FD"/>
    <w:rsid w:val="001E1502"/>
    <w:rsid w:val="001E52AE"/>
    <w:rsid w:val="001E5767"/>
    <w:rsid w:val="001E59ED"/>
    <w:rsid w:val="001E796F"/>
    <w:rsid w:val="001E7C7F"/>
    <w:rsid w:val="001F0ACF"/>
    <w:rsid w:val="001F20B4"/>
    <w:rsid w:val="001F2724"/>
    <w:rsid w:val="001F6247"/>
    <w:rsid w:val="001F6F32"/>
    <w:rsid w:val="00200612"/>
    <w:rsid w:val="00200B04"/>
    <w:rsid w:val="002016CE"/>
    <w:rsid w:val="002057D1"/>
    <w:rsid w:val="00205990"/>
    <w:rsid w:val="0021195B"/>
    <w:rsid w:val="00211A1C"/>
    <w:rsid w:val="00216204"/>
    <w:rsid w:val="0021669F"/>
    <w:rsid w:val="002216EC"/>
    <w:rsid w:val="00227BB6"/>
    <w:rsid w:val="0023138D"/>
    <w:rsid w:val="00231D90"/>
    <w:rsid w:val="002351C1"/>
    <w:rsid w:val="00235AEF"/>
    <w:rsid w:val="002408CD"/>
    <w:rsid w:val="00241089"/>
    <w:rsid w:val="002413F8"/>
    <w:rsid w:val="0025077E"/>
    <w:rsid w:val="00250E66"/>
    <w:rsid w:val="00254EEB"/>
    <w:rsid w:val="002574BB"/>
    <w:rsid w:val="00260F22"/>
    <w:rsid w:val="0026295E"/>
    <w:rsid w:val="0027116D"/>
    <w:rsid w:val="00274600"/>
    <w:rsid w:val="00274E74"/>
    <w:rsid w:val="00274F3E"/>
    <w:rsid w:val="00276404"/>
    <w:rsid w:val="0028229C"/>
    <w:rsid w:val="00282FF5"/>
    <w:rsid w:val="0028324D"/>
    <w:rsid w:val="002861C6"/>
    <w:rsid w:val="002868CA"/>
    <w:rsid w:val="002918C9"/>
    <w:rsid w:val="002937B0"/>
    <w:rsid w:val="00293BCE"/>
    <w:rsid w:val="0029407D"/>
    <w:rsid w:val="002965CF"/>
    <w:rsid w:val="00296F27"/>
    <w:rsid w:val="002A1099"/>
    <w:rsid w:val="002A2B7A"/>
    <w:rsid w:val="002A3CE6"/>
    <w:rsid w:val="002A4679"/>
    <w:rsid w:val="002A6111"/>
    <w:rsid w:val="002A77E9"/>
    <w:rsid w:val="002A7D96"/>
    <w:rsid w:val="002B13E3"/>
    <w:rsid w:val="002B38A8"/>
    <w:rsid w:val="002B5338"/>
    <w:rsid w:val="002B5DD2"/>
    <w:rsid w:val="002B731C"/>
    <w:rsid w:val="002B7DAB"/>
    <w:rsid w:val="002C0273"/>
    <w:rsid w:val="002C1C86"/>
    <w:rsid w:val="002C2881"/>
    <w:rsid w:val="002C2EB7"/>
    <w:rsid w:val="002C33A8"/>
    <w:rsid w:val="002C4166"/>
    <w:rsid w:val="002C49F1"/>
    <w:rsid w:val="002C7466"/>
    <w:rsid w:val="002D19F8"/>
    <w:rsid w:val="002D5B17"/>
    <w:rsid w:val="002D6166"/>
    <w:rsid w:val="002E1AA6"/>
    <w:rsid w:val="002E67A3"/>
    <w:rsid w:val="002F1F91"/>
    <w:rsid w:val="002F6BF5"/>
    <w:rsid w:val="003007BB"/>
    <w:rsid w:val="003011E6"/>
    <w:rsid w:val="00303B84"/>
    <w:rsid w:val="00303EB8"/>
    <w:rsid w:val="003041D7"/>
    <w:rsid w:val="00306AB2"/>
    <w:rsid w:val="00307385"/>
    <w:rsid w:val="00310F25"/>
    <w:rsid w:val="00311818"/>
    <w:rsid w:val="00311E11"/>
    <w:rsid w:val="00312EA0"/>
    <w:rsid w:val="00314D5A"/>
    <w:rsid w:val="00316BAA"/>
    <w:rsid w:val="003177B5"/>
    <w:rsid w:val="00317E54"/>
    <w:rsid w:val="00320742"/>
    <w:rsid w:val="00331052"/>
    <w:rsid w:val="00333CCD"/>
    <w:rsid w:val="0033527D"/>
    <w:rsid w:val="0033738D"/>
    <w:rsid w:val="00341042"/>
    <w:rsid w:val="0034356B"/>
    <w:rsid w:val="00343E68"/>
    <w:rsid w:val="00344131"/>
    <w:rsid w:val="00346E6E"/>
    <w:rsid w:val="003501AF"/>
    <w:rsid w:val="00350A56"/>
    <w:rsid w:val="00351584"/>
    <w:rsid w:val="0035327B"/>
    <w:rsid w:val="00353A2E"/>
    <w:rsid w:val="00356457"/>
    <w:rsid w:val="00357A95"/>
    <w:rsid w:val="00360474"/>
    <w:rsid w:val="00361110"/>
    <w:rsid w:val="003620A7"/>
    <w:rsid w:val="00362F14"/>
    <w:rsid w:val="0036423F"/>
    <w:rsid w:val="00366942"/>
    <w:rsid w:val="0038144F"/>
    <w:rsid w:val="00382DE1"/>
    <w:rsid w:val="00385162"/>
    <w:rsid w:val="003863D6"/>
    <w:rsid w:val="0038764F"/>
    <w:rsid w:val="0038774B"/>
    <w:rsid w:val="003921DE"/>
    <w:rsid w:val="00395C36"/>
    <w:rsid w:val="00395DC1"/>
    <w:rsid w:val="003964CE"/>
    <w:rsid w:val="003965C7"/>
    <w:rsid w:val="0039762B"/>
    <w:rsid w:val="003A366B"/>
    <w:rsid w:val="003A4031"/>
    <w:rsid w:val="003A4451"/>
    <w:rsid w:val="003A6B26"/>
    <w:rsid w:val="003A70F1"/>
    <w:rsid w:val="003A735B"/>
    <w:rsid w:val="003B29D0"/>
    <w:rsid w:val="003B76B1"/>
    <w:rsid w:val="003B7F69"/>
    <w:rsid w:val="003C1D1B"/>
    <w:rsid w:val="003C2F33"/>
    <w:rsid w:val="003C4978"/>
    <w:rsid w:val="003C551C"/>
    <w:rsid w:val="003C5E4C"/>
    <w:rsid w:val="003C7574"/>
    <w:rsid w:val="003D4931"/>
    <w:rsid w:val="003D5883"/>
    <w:rsid w:val="003D783F"/>
    <w:rsid w:val="003D7B9B"/>
    <w:rsid w:val="003D7F02"/>
    <w:rsid w:val="003E2C0A"/>
    <w:rsid w:val="003F71DE"/>
    <w:rsid w:val="003F78FD"/>
    <w:rsid w:val="00400765"/>
    <w:rsid w:val="0040186F"/>
    <w:rsid w:val="004020A6"/>
    <w:rsid w:val="00403586"/>
    <w:rsid w:val="00404BF9"/>
    <w:rsid w:val="00405D04"/>
    <w:rsid w:val="0040606F"/>
    <w:rsid w:val="004061E4"/>
    <w:rsid w:val="004102F7"/>
    <w:rsid w:val="00410411"/>
    <w:rsid w:val="00411FB4"/>
    <w:rsid w:val="00416073"/>
    <w:rsid w:val="0041683E"/>
    <w:rsid w:val="004211B7"/>
    <w:rsid w:val="00422240"/>
    <w:rsid w:val="00422D3B"/>
    <w:rsid w:val="00423696"/>
    <w:rsid w:val="00425C1C"/>
    <w:rsid w:val="00427530"/>
    <w:rsid w:val="00427C5A"/>
    <w:rsid w:val="0043199D"/>
    <w:rsid w:val="00431BEB"/>
    <w:rsid w:val="00433835"/>
    <w:rsid w:val="00436E06"/>
    <w:rsid w:val="00437D3B"/>
    <w:rsid w:val="00441BC9"/>
    <w:rsid w:val="004543F2"/>
    <w:rsid w:val="0045712D"/>
    <w:rsid w:val="004627F3"/>
    <w:rsid w:val="00463CAA"/>
    <w:rsid w:val="004666F8"/>
    <w:rsid w:val="004705AF"/>
    <w:rsid w:val="0047114A"/>
    <w:rsid w:val="00472C3F"/>
    <w:rsid w:val="00473D16"/>
    <w:rsid w:val="00477E96"/>
    <w:rsid w:val="00484D82"/>
    <w:rsid w:val="00485502"/>
    <w:rsid w:val="00487CEE"/>
    <w:rsid w:val="00490871"/>
    <w:rsid w:val="00493D30"/>
    <w:rsid w:val="00494B44"/>
    <w:rsid w:val="00497226"/>
    <w:rsid w:val="00497D76"/>
    <w:rsid w:val="004A0EFF"/>
    <w:rsid w:val="004A77F4"/>
    <w:rsid w:val="004B0422"/>
    <w:rsid w:val="004B0644"/>
    <w:rsid w:val="004B22D5"/>
    <w:rsid w:val="004B266C"/>
    <w:rsid w:val="004B29BB"/>
    <w:rsid w:val="004B42D9"/>
    <w:rsid w:val="004B5A3C"/>
    <w:rsid w:val="004C0976"/>
    <w:rsid w:val="004C3293"/>
    <w:rsid w:val="004C6479"/>
    <w:rsid w:val="004C7114"/>
    <w:rsid w:val="004C76F2"/>
    <w:rsid w:val="004D09B5"/>
    <w:rsid w:val="004D0DAA"/>
    <w:rsid w:val="004D2CD0"/>
    <w:rsid w:val="004D4CCA"/>
    <w:rsid w:val="004D536C"/>
    <w:rsid w:val="004E28C5"/>
    <w:rsid w:val="004E2AE7"/>
    <w:rsid w:val="004E4094"/>
    <w:rsid w:val="004E6FA1"/>
    <w:rsid w:val="004F10AF"/>
    <w:rsid w:val="004F1F99"/>
    <w:rsid w:val="004F3F98"/>
    <w:rsid w:val="004F4F73"/>
    <w:rsid w:val="004F5DBC"/>
    <w:rsid w:val="005000E0"/>
    <w:rsid w:val="00500A86"/>
    <w:rsid w:val="005013F4"/>
    <w:rsid w:val="00501AE8"/>
    <w:rsid w:val="00504B40"/>
    <w:rsid w:val="00507111"/>
    <w:rsid w:val="005119D4"/>
    <w:rsid w:val="00514B63"/>
    <w:rsid w:val="00515E4B"/>
    <w:rsid w:val="005174A5"/>
    <w:rsid w:val="0052118F"/>
    <w:rsid w:val="005215C5"/>
    <w:rsid w:val="0052291E"/>
    <w:rsid w:val="00523B69"/>
    <w:rsid w:val="00527CA1"/>
    <w:rsid w:val="00530B7E"/>
    <w:rsid w:val="00534752"/>
    <w:rsid w:val="00537501"/>
    <w:rsid w:val="005375F0"/>
    <w:rsid w:val="00537EF9"/>
    <w:rsid w:val="00541CB9"/>
    <w:rsid w:val="00541FA8"/>
    <w:rsid w:val="0054328E"/>
    <w:rsid w:val="00545CBC"/>
    <w:rsid w:val="0054648F"/>
    <w:rsid w:val="005464FA"/>
    <w:rsid w:val="00547AC1"/>
    <w:rsid w:val="0055084F"/>
    <w:rsid w:val="00552120"/>
    <w:rsid w:val="00552B56"/>
    <w:rsid w:val="0055377B"/>
    <w:rsid w:val="00554843"/>
    <w:rsid w:val="00555CC0"/>
    <w:rsid w:val="00556B9B"/>
    <w:rsid w:val="0056194C"/>
    <w:rsid w:val="00566B93"/>
    <w:rsid w:val="005723CA"/>
    <w:rsid w:val="00572E03"/>
    <w:rsid w:val="005737EC"/>
    <w:rsid w:val="00574452"/>
    <w:rsid w:val="00575D77"/>
    <w:rsid w:val="005858F1"/>
    <w:rsid w:val="00591894"/>
    <w:rsid w:val="00591ABC"/>
    <w:rsid w:val="00592043"/>
    <w:rsid w:val="00592713"/>
    <w:rsid w:val="00592ACC"/>
    <w:rsid w:val="00592F13"/>
    <w:rsid w:val="0059690D"/>
    <w:rsid w:val="00596C28"/>
    <w:rsid w:val="00597954"/>
    <w:rsid w:val="005A0B66"/>
    <w:rsid w:val="005A0F29"/>
    <w:rsid w:val="005A2F65"/>
    <w:rsid w:val="005A3534"/>
    <w:rsid w:val="005A40B7"/>
    <w:rsid w:val="005A4A4D"/>
    <w:rsid w:val="005A76CD"/>
    <w:rsid w:val="005A78B1"/>
    <w:rsid w:val="005B14F3"/>
    <w:rsid w:val="005B2F53"/>
    <w:rsid w:val="005B78D8"/>
    <w:rsid w:val="005B7E36"/>
    <w:rsid w:val="005C0368"/>
    <w:rsid w:val="005C1395"/>
    <w:rsid w:val="005C2349"/>
    <w:rsid w:val="005C4E61"/>
    <w:rsid w:val="005C5E0C"/>
    <w:rsid w:val="005C62A6"/>
    <w:rsid w:val="005C778D"/>
    <w:rsid w:val="005C77BF"/>
    <w:rsid w:val="005D36C2"/>
    <w:rsid w:val="005D4F91"/>
    <w:rsid w:val="005D7C0C"/>
    <w:rsid w:val="005E2485"/>
    <w:rsid w:val="005E3AF7"/>
    <w:rsid w:val="005E3B92"/>
    <w:rsid w:val="005E67A1"/>
    <w:rsid w:val="005E6C87"/>
    <w:rsid w:val="005F02EA"/>
    <w:rsid w:val="005F0765"/>
    <w:rsid w:val="005F0F86"/>
    <w:rsid w:val="005F1967"/>
    <w:rsid w:val="005F27C0"/>
    <w:rsid w:val="005F3C4E"/>
    <w:rsid w:val="005F544E"/>
    <w:rsid w:val="005F65E1"/>
    <w:rsid w:val="006007F6"/>
    <w:rsid w:val="00610B5B"/>
    <w:rsid w:val="00611694"/>
    <w:rsid w:val="00612071"/>
    <w:rsid w:val="006124B0"/>
    <w:rsid w:val="00614058"/>
    <w:rsid w:val="00615B5A"/>
    <w:rsid w:val="0061778B"/>
    <w:rsid w:val="00617D39"/>
    <w:rsid w:val="00620531"/>
    <w:rsid w:val="006209F8"/>
    <w:rsid w:val="00620C80"/>
    <w:rsid w:val="006214DF"/>
    <w:rsid w:val="00622C65"/>
    <w:rsid w:val="006314E5"/>
    <w:rsid w:val="00632347"/>
    <w:rsid w:val="00632553"/>
    <w:rsid w:val="00632F29"/>
    <w:rsid w:val="006341E5"/>
    <w:rsid w:val="00635ECC"/>
    <w:rsid w:val="0063680C"/>
    <w:rsid w:val="00637132"/>
    <w:rsid w:val="006429A0"/>
    <w:rsid w:val="00643833"/>
    <w:rsid w:val="0064431D"/>
    <w:rsid w:val="00644577"/>
    <w:rsid w:val="006449D1"/>
    <w:rsid w:val="00647B61"/>
    <w:rsid w:val="00647FCB"/>
    <w:rsid w:val="006524E8"/>
    <w:rsid w:val="00652C4A"/>
    <w:rsid w:val="00655488"/>
    <w:rsid w:val="00655D9C"/>
    <w:rsid w:val="00657017"/>
    <w:rsid w:val="00657EA7"/>
    <w:rsid w:val="00661863"/>
    <w:rsid w:val="00663F53"/>
    <w:rsid w:val="00664FFD"/>
    <w:rsid w:val="006652FA"/>
    <w:rsid w:val="00666579"/>
    <w:rsid w:val="00670651"/>
    <w:rsid w:val="006709C3"/>
    <w:rsid w:val="00672F85"/>
    <w:rsid w:val="00676671"/>
    <w:rsid w:val="00680DF4"/>
    <w:rsid w:val="00681DB5"/>
    <w:rsid w:val="006826AA"/>
    <w:rsid w:val="00683E7E"/>
    <w:rsid w:val="006842DE"/>
    <w:rsid w:val="00684E0B"/>
    <w:rsid w:val="006867A0"/>
    <w:rsid w:val="00692577"/>
    <w:rsid w:val="00695502"/>
    <w:rsid w:val="00696429"/>
    <w:rsid w:val="00696813"/>
    <w:rsid w:val="00697196"/>
    <w:rsid w:val="006978E7"/>
    <w:rsid w:val="006A0F4F"/>
    <w:rsid w:val="006A350D"/>
    <w:rsid w:val="006A3614"/>
    <w:rsid w:val="006A3E43"/>
    <w:rsid w:val="006A4B03"/>
    <w:rsid w:val="006A5869"/>
    <w:rsid w:val="006B1112"/>
    <w:rsid w:val="006B2379"/>
    <w:rsid w:val="006B2EE7"/>
    <w:rsid w:val="006B389C"/>
    <w:rsid w:val="006B5D10"/>
    <w:rsid w:val="006B7FF7"/>
    <w:rsid w:val="006C1B4B"/>
    <w:rsid w:val="006C20A2"/>
    <w:rsid w:val="006C278F"/>
    <w:rsid w:val="006C2D8C"/>
    <w:rsid w:val="006C2F34"/>
    <w:rsid w:val="006C3E33"/>
    <w:rsid w:val="006C55DB"/>
    <w:rsid w:val="006C667D"/>
    <w:rsid w:val="006C68B5"/>
    <w:rsid w:val="006C7397"/>
    <w:rsid w:val="006C7D61"/>
    <w:rsid w:val="006D30B7"/>
    <w:rsid w:val="006D4EE2"/>
    <w:rsid w:val="006D5950"/>
    <w:rsid w:val="006D7AC0"/>
    <w:rsid w:val="006E2D5A"/>
    <w:rsid w:val="006E418B"/>
    <w:rsid w:val="006E6D21"/>
    <w:rsid w:val="006E7C22"/>
    <w:rsid w:val="006F017F"/>
    <w:rsid w:val="006F360E"/>
    <w:rsid w:val="006F554D"/>
    <w:rsid w:val="006F6A08"/>
    <w:rsid w:val="006F6F25"/>
    <w:rsid w:val="00700569"/>
    <w:rsid w:val="00701FE5"/>
    <w:rsid w:val="00704978"/>
    <w:rsid w:val="007067F7"/>
    <w:rsid w:val="007070C8"/>
    <w:rsid w:val="007103AB"/>
    <w:rsid w:val="0071072F"/>
    <w:rsid w:val="0071241F"/>
    <w:rsid w:val="00713A5A"/>
    <w:rsid w:val="007163AB"/>
    <w:rsid w:val="00716FE9"/>
    <w:rsid w:val="00717040"/>
    <w:rsid w:val="00717D67"/>
    <w:rsid w:val="0072214D"/>
    <w:rsid w:val="00723298"/>
    <w:rsid w:val="00723C62"/>
    <w:rsid w:val="00725096"/>
    <w:rsid w:val="00726143"/>
    <w:rsid w:val="0072638A"/>
    <w:rsid w:val="0072663B"/>
    <w:rsid w:val="007304AD"/>
    <w:rsid w:val="00730BC3"/>
    <w:rsid w:val="0073163D"/>
    <w:rsid w:val="00737B48"/>
    <w:rsid w:val="00741584"/>
    <w:rsid w:val="00741DF8"/>
    <w:rsid w:val="00743BB1"/>
    <w:rsid w:val="0074768D"/>
    <w:rsid w:val="00747B9E"/>
    <w:rsid w:val="00750E16"/>
    <w:rsid w:val="00753357"/>
    <w:rsid w:val="00753C4F"/>
    <w:rsid w:val="0075499E"/>
    <w:rsid w:val="00756D21"/>
    <w:rsid w:val="00760197"/>
    <w:rsid w:val="00761835"/>
    <w:rsid w:val="0076383B"/>
    <w:rsid w:val="00766136"/>
    <w:rsid w:val="007667BA"/>
    <w:rsid w:val="0076687D"/>
    <w:rsid w:val="00766DB9"/>
    <w:rsid w:val="00771E80"/>
    <w:rsid w:val="007722DF"/>
    <w:rsid w:val="00772779"/>
    <w:rsid w:val="00774C59"/>
    <w:rsid w:val="00774EAB"/>
    <w:rsid w:val="007752EC"/>
    <w:rsid w:val="00776489"/>
    <w:rsid w:val="00777DBD"/>
    <w:rsid w:val="007811C8"/>
    <w:rsid w:val="007812E4"/>
    <w:rsid w:val="00782A0E"/>
    <w:rsid w:val="00784091"/>
    <w:rsid w:val="0078554F"/>
    <w:rsid w:val="00785DFC"/>
    <w:rsid w:val="00786E94"/>
    <w:rsid w:val="00790696"/>
    <w:rsid w:val="007930A3"/>
    <w:rsid w:val="00794269"/>
    <w:rsid w:val="007974E7"/>
    <w:rsid w:val="007A2941"/>
    <w:rsid w:val="007A6E05"/>
    <w:rsid w:val="007A7C9D"/>
    <w:rsid w:val="007B1035"/>
    <w:rsid w:val="007B1195"/>
    <w:rsid w:val="007B18AD"/>
    <w:rsid w:val="007B6F2B"/>
    <w:rsid w:val="007B7D1C"/>
    <w:rsid w:val="007C2D1D"/>
    <w:rsid w:val="007C4E8D"/>
    <w:rsid w:val="007C5476"/>
    <w:rsid w:val="007C5932"/>
    <w:rsid w:val="007C62AD"/>
    <w:rsid w:val="007D0317"/>
    <w:rsid w:val="007D0FAF"/>
    <w:rsid w:val="007D1C1C"/>
    <w:rsid w:val="007D34DB"/>
    <w:rsid w:val="007D5679"/>
    <w:rsid w:val="007E0138"/>
    <w:rsid w:val="007E0824"/>
    <w:rsid w:val="007E084E"/>
    <w:rsid w:val="007E0A28"/>
    <w:rsid w:val="007F2904"/>
    <w:rsid w:val="007F4A7A"/>
    <w:rsid w:val="007F53F4"/>
    <w:rsid w:val="007F66B4"/>
    <w:rsid w:val="007F6FE2"/>
    <w:rsid w:val="007F7D76"/>
    <w:rsid w:val="00800425"/>
    <w:rsid w:val="00800C7A"/>
    <w:rsid w:val="00801697"/>
    <w:rsid w:val="008028DE"/>
    <w:rsid w:val="00802B38"/>
    <w:rsid w:val="00802E61"/>
    <w:rsid w:val="00807074"/>
    <w:rsid w:val="00807DF2"/>
    <w:rsid w:val="00807F9F"/>
    <w:rsid w:val="0081209F"/>
    <w:rsid w:val="00812E5D"/>
    <w:rsid w:val="008153C3"/>
    <w:rsid w:val="00815E67"/>
    <w:rsid w:val="00821775"/>
    <w:rsid w:val="00824134"/>
    <w:rsid w:val="008242A4"/>
    <w:rsid w:val="00830CAE"/>
    <w:rsid w:val="00831376"/>
    <w:rsid w:val="0083163A"/>
    <w:rsid w:val="0083222C"/>
    <w:rsid w:val="00833D63"/>
    <w:rsid w:val="00834AD8"/>
    <w:rsid w:val="008406E1"/>
    <w:rsid w:val="0084349A"/>
    <w:rsid w:val="00844000"/>
    <w:rsid w:val="00846011"/>
    <w:rsid w:val="00850140"/>
    <w:rsid w:val="00853E0B"/>
    <w:rsid w:val="008543CA"/>
    <w:rsid w:val="00856964"/>
    <w:rsid w:val="00856F61"/>
    <w:rsid w:val="00857643"/>
    <w:rsid w:val="0086633A"/>
    <w:rsid w:val="008666D2"/>
    <w:rsid w:val="00867EF2"/>
    <w:rsid w:val="00871D4E"/>
    <w:rsid w:val="00872A68"/>
    <w:rsid w:val="00873056"/>
    <w:rsid w:val="00875DEF"/>
    <w:rsid w:val="00876CB6"/>
    <w:rsid w:val="0088164A"/>
    <w:rsid w:val="00881E31"/>
    <w:rsid w:val="0088225F"/>
    <w:rsid w:val="008908D5"/>
    <w:rsid w:val="008927EF"/>
    <w:rsid w:val="008949E5"/>
    <w:rsid w:val="008A04A6"/>
    <w:rsid w:val="008A48E7"/>
    <w:rsid w:val="008B05D8"/>
    <w:rsid w:val="008B2B42"/>
    <w:rsid w:val="008B3259"/>
    <w:rsid w:val="008B7EB4"/>
    <w:rsid w:val="008C12FE"/>
    <w:rsid w:val="008C347A"/>
    <w:rsid w:val="008C3E97"/>
    <w:rsid w:val="008C4BF6"/>
    <w:rsid w:val="008C52B6"/>
    <w:rsid w:val="008C5ED1"/>
    <w:rsid w:val="008D00B6"/>
    <w:rsid w:val="008D22F9"/>
    <w:rsid w:val="008D29E8"/>
    <w:rsid w:val="008D5645"/>
    <w:rsid w:val="008D6020"/>
    <w:rsid w:val="008E02CF"/>
    <w:rsid w:val="008E090C"/>
    <w:rsid w:val="008E5269"/>
    <w:rsid w:val="008E65E9"/>
    <w:rsid w:val="008F2C39"/>
    <w:rsid w:val="008F2C3C"/>
    <w:rsid w:val="008F6A6F"/>
    <w:rsid w:val="00900EC8"/>
    <w:rsid w:val="00901A4E"/>
    <w:rsid w:val="00901B9F"/>
    <w:rsid w:val="0090699F"/>
    <w:rsid w:val="00907D24"/>
    <w:rsid w:val="0091423F"/>
    <w:rsid w:val="0091509E"/>
    <w:rsid w:val="00915708"/>
    <w:rsid w:val="00915D2D"/>
    <w:rsid w:val="009249DA"/>
    <w:rsid w:val="00925954"/>
    <w:rsid w:val="00927761"/>
    <w:rsid w:val="00930AB8"/>
    <w:rsid w:val="00931BB1"/>
    <w:rsid w:val="00932437"/>
    <w:rsid w:val="009335C6"/>
    <w:rsid w:val="00936E68"/>
    <w:rsid w:val="0094217F"/>
    <w:rsid w:val="0094507C"/>
    <w:rsid w:val="00945ADE"/>
    <w:rsid w:val="0094655D"/>
    <w:rsid w:val="00952C82"/>
    <w:rsid w:val="0095475C"/>
    <w:rsid w:val="00954A88"/>
    <w:rsid w:val="00956D7A"/>
    <w:rsid w:val="00956DFE"/>
    <w:rsid w:val="009575BA"/>
    <w:rsid w:val="00961284"/>
    <w:rsid w:val="00962C2D"/>
    <w:rsid w:val="00965752"/>
    <w:rsid w:val="009659A4"/>
    <w:rsid w:val="009666B6"/>
    <w:rsid w:val="009712B1"/>
    <w:rsid w:val="00976696"/>
    <w:rsid w:val="0097679E"/>
    <w:rsid w:val="009769F1"/>
    <w:rsid w:val="00982DDA"/>
    <w:rsid w:val="00983C56"/>
    <w:rsid w:val="00984093"/>
    <w:rsid w:val="00984EC7"/>
    <w:rsid w:val="009852F1"/>
    <w:rsid w:val="009864B2"/>
    <w:rsid w:val="00986937"/>
    <w:rsid w:val="00987DEB"/>
    <w:rsid w:val="00992DD2"/>
    <w:rsid w:val="00993055"/>
    <w:rsid w:val="00993EBD"/>
    <w:rsid w:val="00995A57"/>
    <w:rsid w:val="009A35AF"/>
    <w:rsid w:val="009A60E8"/>
    <w:rsid w:val="009A7277"/>
    <w:rsid w:val="009B0EB0"/>
    <w:rsid w:val="009B1092"/>
    <w:rsid w:val="009B2536"/>
    <w:rsid w:val="009B58C4"/>
    <w:rsid w:val="009B5D8E"/>
    <w:rsid w:val="009B6460"/>
    <w:rsid w:val="009B70CF"/>
    <w:rsid w:val="009B77DF"/>
    <w:rsid w:val="009C0536"/>
    <w:rsid w:val="009C0718"/>
    <w:rsid w:val="009C247B"/>
    <w:rsid w:val="009C36F5"/>
    <w:rsid w:val="009C4A49"/>
    <w:rsid w:val="009C6034"/>
    <w:rsid w:val="009C78D6"/>
    <w:rsid w:val="009D46A5"/>
    <w:rsid w:val="009D632D"/>
    <w:rsid w:val="009E2165"/>
    <w:rsid w:val="009E25FD"/>
    <w:rsid w:val="009E279B"/>
    <w:rsid w:val="009E5FF6"/>
    <w:rsid w:val="009E7B3B"/>
    <w:rsid w:val="009F3D51"/>
    <w:rsid w:val="009F3E23"/>
    <w:rsid w:val="009F4D4A"/>
    <w:rsid w:val="00A06143"/>
    <w:rsid w:val="00A07786"/>
    <w:rsid w:val="00A10E57"/>
    <w:rsid w:val="00A11260"/>
    <w:rsid w:val="00A1211C"/>
    <w:rsid w:val="00A1371E"/>
    <w:rsid w:val="00A17070"/>
    <w:rsid w:val="00A2091C"/>
    <w:rsid w:val="00A21805"/>
    <w:rsid w:val="00A22CEA"/>
    <w:rsid w:val="00A237A8"/>
    <w:rsid w:val="00A2764F"/>
    <w:rsid w:val="00A31889"/>
    <w:rsid w:val="00A34073"/>
    <w:rsid w:val="00A42877"/>
    <w:rsid w:val="00A43DD4"/>
    <w:rsid w:val="00A44EF1"/>
    <w:rsid w:val="00A450C6"/>
    <w:rsid w:val="00A5017D"/>
    <w:rsid w:val="00A51044"/>
    <w:rsid w:val="00A513C2"/>
    <w:rsid w:val="00A5375D"/>
    <w:rsid w:val="00A645D1"/>
    <w:rsid w:val="00A6462A"/>
    <w:rsid w:val="00A677AD"/>
    <w:rsid w:val="00A7001A"/>
    <w:rsid w:val="00A713D4"/>
    <w:rsid w:val="00A71BCE"/>
    <w:rsid w:val="00A71E10"/>
    <w:rsid w:val="00A74952"/>
    <w:rsid w:val="00A74960"/>
    <w:rsid w:val="00A8355A"/>
    <w:rsid w:val="00A90256"/>
    <w:rsid w:val="00A91116"/>
    <w:rsid w:val="00A92047"/>
    <w:rsid w:val="00A9486A"/>
    <w:rsid w:val="00A94C33"/>
    <w:rsid w:val="00A9501A"/>
    <w:rsid w:val="00A956EC"/>
    <w:rsid w:val="00A95FAC"/>
    <w:rsid w:val="00AA0931"/>
    <w:rsid w:val="00AA09F8"/>
    <w:rsid w:val="00AA1EDF"/>
    <w:rsid w:val="00AA27B5"/>
    <w:rsid w:val="00AA2CF2"/>
    <w:rsid w:val="00AA3DA9"/>
    <w:rsid w:val="00AA42B2"/>
    <w:rsid w:val="00AA5E8A"/>
    <w:rsid w:val="00AB213C"/>
    <w:rsid w:val="00AB6382"/>
    <w:rsid w:val="00AB7911"/>
    <w:rsid w:val="00AC3AA3"/>
    <w:rsid w:val="00AD2D6A"/>
    <w:rsid w:val="00AE513B"/>
    <w:rsid w:val="00AF002A"/>
    <w:rsid w:val="00AF0FDC"/>
    <w:rsid w:val="00AF3542"/>
    <w:rsid w:val="00AF6274"/>
    <w:rsid w:val="00B00467"/>
    <w:rsid w:val="00B009C2"/>
    <w:rsid w:val="00B02E3D"/>
    <w:rsid w:val="00B04272"/>
    <w:rsid w:val="00B04D8D"/>
    <w:rsid w:val="00B114BA"/>
    <w:rsid w:val="00B15D21"/>
    <w:rsid w:val="00B1609E"/>
    <w:rsid w:val="00B161DB"/>
    <w:rsid w:val="00B2301E"/>
    <w:rsid w:val="00B256CE"/>
    <w:rsid w:val="00B31B7C"/>
    <w:rsid w:val="00B35A51"/>
    <w:rsid w:val="00B367A0"/>
    <w:rsid w:val="00B4156C"/>
    <w:rsid w:val="00B41D90"/>
    <w:rsid w:val="00B432EE"/>
    <w:rsid w:val="00B4399A"/>
    <w:rsid w:val="00B439A9"/>
    <w:rsid w:val="00B44432"/>
    <w:rsid w:val="00B4448C"/>
    <w:rsid w:val="00B45044"/>
    <w:rsid w:val="00B5034B"/>
    <w:rsid w:val="00B51255"/>
    <w:rsid w:val="00B52364"/>
    <w:rsid w:val="00B5307E"/>
    <w:rsid w:val="00B53364"/>
    <w:rsid w:val="00B54423"/>
    <w:rsid w:val="00B549E3"/>
    <w:rsid w:val="00B54AF1"/>
    <w:rsid w:val="00B54D3A"/>
    <w:rsid w:val="00B556BA"/>
    <w:rsid w:val="00B5692B"/>
    <w:rsid w:val="00B63E1A"/>
    <w:rsid w:val="00B64740"/>
    <w:rsid w:val="00B64CDC"/>
    <w:rsid w:val="00B662B3"/>
    <w:rsid w:val="00B67586"/>
    <w:rsid w:val="00B675D6"/>
    <w:rsid w:val="00B715A4"/>
    <w:rsid w:val="00B71859"/>
    <w:rsid w:val="00B751EF"/>
    <w:rsid w:val="00B767F9"/>
    <w:rsid w:val="00B81DBE"/>
    <w:rsid w:val="00B837E6"/>
    <w:rsid w:val="00B8502A"/>
    <w:rsid w:val="00B87D36"/>
    <w:rsid w:val="00B87FC9"/>
    <w:rsid w:val="00B91454"/>
    <w:rsid w:val="00B91EEA"/>
    <w:rsid w:val="00B9292E"/>
    <w:rsid w:val="00B92952"/>
    <w:rsid w:val="00B9465A"/>
    <w:rsid w:val="00BA41ED"/>
    <w:rsid w:val="00BA5767"/>
    <w:rsid w:val="00BA7AC0"/>
    <w:rsid w:val="00BB1799"/>
    <w:rsid w:val="00BB2405"/>
    <w:rsid w:val="00BB57ED"/>
    <w:rsid w:val="00BB731F"/>
    <w:rsid w:val="00BC03BD"/>
    <w:rsid w:val="00BC5D14"/>
    <w:rsid w:val="00BC76B4"/>
    <w:rsid w:val="00BD0254"/>
    <w:rsid w:val="00BD52E0"/>
    <w:rsid w:val="00BD53B8"/>
    <w:rsid w:val="00BD6809"/>
    <w:rsid w:val="00BE03A6"/>
    <w:rsid w:val="00BE1EEF"/>
    <w:rsid w:val="00BE6016"/>
    <w:rsid w:val="00BE713E"/>
    <w:rsid w:val="00BE7F6D"/>
    <w:rsid w:val="00BF09B8"/>
    <w:rsid w:val="00BF0A4E"/>
    <w:rsid w:val="00BF0A6A"/>
    <w:rsid w:val="00BF39F0"/>
    <w:rsid w:val="00BF50AA"/>
    <w:rsid w:val="00BF592A"/>
    <w:rsid w:val="00BF5948"/>
    <w:rsid w:val="00BF7471"/>
    <w:rsid w:val="00BF7A46"/>
    <w:rsid w:val="00BF7DB0"/>
    <w:rsid w:val="00BF7FE9"/>
    <w:rsid w:val="00C06897"/>
    <w:rsid w:val="00C1001F"/>
    <w:rsid w:val="00C13F28"/>
    <w:rsid w:val="00C140D4"/>
    <w:rsid w:val="00C166F3"/>
    <w:rsid w:val="00C16A68"/>
    <w:rsid w:val="00C20C6B"/>
    <w:rsid w:val="00C21623"/>
    <w:rsid w:val="00C229B5"/>
    <w:rsid w:val="00C22BAA"/>
    <w:rsid w:val="00C2306C"/>
    <w:rsid w:val="00C235E4"/>
    <w:rsid w:val="00C239C7"/>
    <w:rsid w:val="00C25D20"/>
    <w:rsid w:val="00C27C5F"/>
    <w:rsid w:val="00C3045B"/>
    <w:rsid w:val="00C3063A"/>
    <w:rsid w:val="00C316E7"/>
    <w:rsid w:val="00C325EA"/>
    <w:rsid w:val="00C33262"/>
    <w:rsid w:val="00C37487"/>
    <w:rsid w:val="00C41810"/>
    <w:rsid w:val="00C42BB2"/>
    <w:rsid w:val="00C44D36"/>
    <w:rsid w:val="00C472EC"/>
    <w:rsid w:val="00C47876"/>
    <w:rsid w:val="00C47E01"/>
    <w:rsid w:val="00C5383A"/>
    <w:rsid w:val="00C54729"/>
    <w:rsid w:val="00C55129"/>
    <w:rsid w:val="00C56DDB"/>
    <w:rsid w:val="00C57871"/>
    <w:rsid w:val="00C61CE8"/>
    <w:rsid w:val="00C638F2"/>
    <w:rsid w:val="00C64821"/>
    <w:rsid w:val="00C64E19"/>
    <w:rsid w:val="00C662D4"/>
    <w:rsid w:val="00C672A3"/>
    <w:rsid w:val="00C734C5"/>
    <w:rsid w:val="00C74EB0"/>
    <w:rsid w:val="00C765EA"/>
    <w:rsid w:val="00C77A36"/>
    <w:rsid w:val="00C80007"/>
    <w:rsid w:val="00C80A6C"/>
    <w:rsid w:val="00C8117A"/>
    <w:rsid w:val="00C8126D"/>
    <w:rsid w:val="00C8131C"/>
    <w:rsid w:val="00C81743"/>
    <w:rsid w:val="00C81AEE"/>
    <w:rsid w:val="00C846C7"/>
    <w:rsid w:val="00C85EB1"/>
    <w:rsid w:val="00C860E9"/>
    <w:rsid w:val="00C93B98"/>
    <w:rsid w:val="00C94F75"/>
    <w:rsid w:val="00C95938"/>
    <w:rsid w:val="00CA099E"/>
    <w:rsid w:val="00CA212A"/>
    <w:rsid w:val="00CA3C2A"/>
    <w:rsid w:val="00CA7AA8"/>
    <w:rsid w:val="00CB1DA7"/>
    <w:rsid w:val="00CB1FB5"/>
    <w:rsid w:val="00CB454D"/>
    <w:rsid w:val="00CB5CA2"/>
    <w:rsid w:val="00CC5130"/>
    <w:rsid w:val="00CC5923"/>
    <w:rsid w:val="00CC68EC"/>
    <w:rsid w:val="00CD0DC1"/>
    <w:rsid w:val="00CD297D"/>
    <w:rsid w:val="00CD751E"/>
    <w:rsid w:val="00CD7917"/>
    <w:rsid w:val="00CE06E9"/>
    <w:rsid w:val="00CE090C"/>
    <w:rsid w:val="00CE0962"/>
    <w:rsid w:val="00CE1F31"/>
    <w:rsid w:val="00CE22C9"/>
    <w:rsid w:val="00CE31CE"/>
    <w:rsid w:val="00CE4F34"/>
    <w:rsid w:val="00CE6787"/>
    <w:rsid w:val="00CF0F26"/>
    <w:rsid w:val="00CF1106"/>
    <w:rsid w:val="00CF21BA"/>
    <w:rsid w:val="00CF57A7"/>
    <w:rsid w:val="00CF5EE7"/>
    <w:rsid w:val="00D0059D"/>
    <w:rsid w:val="00D03669"/>
    <w:rsid w:val="00D037D0"/>
    <w:rsid w:val="00D04520"/>
    <w:rsid w:val="00D048EE"/>
    <w:rsid w:val="00D057BB"/>
    <w:rsid w:val="00D06115"/>
    <w:rsid w:val="00D06768"/>
    <w:rsid w:val="00D100A0"/>
    <w:rsid w:val="00D10E4F"/>
    <w:rsid w:val="00D129B7"/>
    <w:rsid w:val="00D20FAB"/>
    <w:rsid w:val="00D218DA"/>
    <w:rsid w:val="00D21AA7"/>
    <w:rsid w:val="00D23083"/>
    <w:rsid w:val="00D2398F"/>
    <w:rsid w:val="00D24642"/>
    <w:rsid w:val="00D256E5"/>
    <w:rsid w:val="00D26C4A"/>
    <w:rsid w:val="00D30DFC"/>
    <w:rsid w:val="00D332D1"/>
    <w:rsid w:val="00D35B4E"/>
    <w:rsid w:val="00D36100"/>
    <w:rsid w:val="00D43142"/>
    <w:rsid w:val="00D43D65"/>
    <w:rsid w:val="00D468C8"/>
    <w:rsid w:val="00D47B4F"/>
    <w:rsid w:val="00D47B64"/>
    <w:rsid w:val="00D51548"/>
    <w:rsid w:val="00D53126"/>
    <w:rsid w:val="00D53663"/>
    <w:rsid w:val="00D5412D"/>
    <w:rsid w:val="00D54326"/>
    <w:rsid w:val="00D57E19"/>
    <w:rsid w:val="00D625E2"/>
    <w:rsid w:val="00D628E8"/>
    <w:rsid w:val="00D62B9F"/>
    <w:rsid w:val="00D64751"/>
    <w:rsid w:val="00D65E5C"/>
    <w:rsid w:val="00D66891"/>
    <w:rsid w:val="00D66929"/>
    <w:rsid w:val="00D679E8"/>
    <w:rsid w:val="00D718DC"/>
    <w:rsid w:val="00D720F0"/>
    <w:rsid w:val="00D73018"/>
    <w:rsid w:val="00D7385D"/>
    <w:rsid w:val="00D73F4B"/>
    <w:rsid w:val="00D742E6"/>
    <w:rsid w:val="00D7492E"/>
    <w:rsid w:val="00D75E20"/>
    <w:rsid w:val="00D77AC1"/>
    <w:rsid w:val="00D77C0A"/>
    <w:rsid w:val="00D81304"/>
    <w:rsid w:val="00D83E10"/>
    <w:rsid w:val="00D8418F"/>
    <w:rsid w:val="00D86E5C"/>
    <w:rsid w:val="00D900FA"/>
    <w:rsid w:val="00D92BF2"/>
    <w:rsid w:val="00D93519"/>
    <w:rsid w:val="00D954ED"/>
    <w:rsid w:val="00D95ABE"/>
    <w:rsid w:val="00D96886"/>
    <w:rsid w:val="00D96B82"/>
    <w:rsid w:val="00DA08DD"/>
    <w:rsid w:val="00DA3497"/>
    <w:rsid w:val="00DA3DA6"/>
    <w:rsid w:val="00DA6BFE"/>
    <w:rsid w:val="00DB1DD0"/>
    <w:rsid w:val="00DB1FF3"/>
    <w:rsid w:val="00DB31D8"/>
    <w:rsid w:val="00DB3497"/>
    <w:rsid w:val="00DB7060"/>
    <w:rsid w:val="00DC0E79"/>
    <w:rsid w:val="00DC1328"/>
    <w:rsid w:val="00DC1AA4"/>
    <w:rsid w:val="00DC29D2"/>
    <w:rsid w:val="00DC3915"/>
    <w:rsid w:val="00DC6A3B"/>
    <w:rsid w:val="00DD1E1A"/>
    <w:rsid w:val="00DD27FB"/>
    <w:rsid w:val="00DD3A5E"/>
    <w:rsid w:val="00DD6161"/>
    <w:rsid w:val="00DD67D6"/>
    <w:rsid w:val="00DE47AB"/>
    <w:rsid w:val="00DE4C2F"/>
    <w:rsid w:val="00DE6DB2"/>
    <w:rsid w:val="00DE765F"/>
    <w:rsid w:val="00DF14CC"/>
    <w:rsid w:val="00DF354B"/>
    <w:rsid w:val="00DF48C8"/>
    <w:rsid w:val="00DF5672"/>
    <w:rsid w:val="00DF6154"/>
    <w:rsid w:val="00DF6B8E"/>
    <w:rsid w:val="00E023BF"/>
    <w:rsid w:val="00E02AD9"/>
    <w:rsid w:val="00E02C09"/>
    <w:rsid w:val="00E064A1"/>
    <w:rsid w:val="00E0752A"/>
    <w:rsid w:val="00E07872"/>
    <w:rsid w:val="00E12D87"/>
    <w:rsid w:val="00E134CA"/>
    <w:rsid w:val="00E16832"/>
    <w:rsid w:val="00E16FE0"/>
    <w:rsid w:val="00E20723"/>
    <w:rsid w:val="00E20A47"/>
    <w:rsid w:val="00E21E60"/>
    <w:rsid w:val="00E2417D"/>
    <w:rsid w:val="00E275E5"/>
    <w:rsid w:val="00E27B01"/>
    <w:rsid w:val="00E32E52"/>
    <w:rsid w:val="00E348F8"/>
    <w:rsid w:val="00E35E3D"/>
    <w:rsid w:val="00E37DE5"/>
    <w:rsid w:val="00E4314D"/>
    <w:rsid w:val="00E436BE"/>
    <w:rsid w:val="00E43D72"/>
    <w:rsid w:val="00E47CB4"/>
    <w:rsid w:val="00E53D1C"/>
    <w:rsid w:val="00E54779"/>
    <w:rsid w:val="00E64CC9"/>
    <w:rsid w:val="00E64F70"/>
    <w:rsid w:val="00E7052F"/>
    <w:rsid w:val="00E737A3"/>
    <w:rsid w:val="00E74FB4"/>
    <w:rsid w:val="00E77870"/>
    <w:rsid w:val="00E77937"/>
    <w:rsid w:val="00E81A2E"/>
    <w:rsid w:val="00E83735"/>
    <w:rsid w:val="00E83CE7"/>
    <w:rsid w:val="00E8414C"/>
    <w:rsid w:val="00E8695A"/>
    <w:rsid w:val="00E912BB"/>
    <w:rsid w:val="00E92B68"/>
    <w:rsid w:val="00E9335D"/>
    <w:rsid w:val="00EA1385"/>
    <w:rsid w:val="00EA14F6"/>
    <w:rsid w:val="00EA28D3"/>
    <w:rsid w:val="00EA29E9"/>
    <w:rsid w:val="00EA3326"/>
    <w:rsid w:val="00EA4303"/>
    <w:rsid w:val="00EA4474"/>
    <w:rsid w:val="00EA462F"/>
    <w:rsid w:val="00EA6F59"/>
    <w:rsid w:val="00EA72DC"/>
    <w:rsid w:val="00EA7E5E"/>
    <w:rsid w:val="00EB012C"/>
    <w:rsid w:val="00EB14BE"/>
    <w:rsid w:val="00EB1551"/>
    <w:rsid w:val="00EB57D8"/>
    <w:rsid w:val="00EB623F"/>
    <w:rsid w:val="00EB787D"/>
    <w:rsid w:val="00EC469D"/>
    <w:rsid w:val="00EC47FB"/>
    <w:rsid w:val="00EC579D"/>
    <w:rsid w:val="00ED4547"/>
    <w:rsid w:val="00EE0282"/>
    <w:rsid w:val="00EE4468"/>
    <w:rsid w:val="00EE4559"/>
    <w:rsid w:val="00EE4F83"/>
    <w:rsid w:val="00EE57F1"/>
    <w:rsid w:val="00EE5F2A"/>
    <w:rsid w:val="00EE6A41"/>
    <w:rsid w:val="00EF040B"/>
    <w:rsid w:val="00EF5C44"/>
    <w:rsid w:val="00EF6427"/>
    <w:rsid w:val="00EF6E32"/>
    <w:rsid w:val="00EF7362"/>
    <w:rsid w:val="00F00B67"/>
    <w:rsid w:val="00F03D8B"/>
    <w:rsid w:val="00F05F5D"/>
    <w:rsid w:val="00F06D34"/>
    <w:rsid w:val="00F103F8"/>
    <w:rsid w:val="00F11EA1"/>
    <w:rsid w:val="00F14E11"/>
    <w:rsid w:val="00F15FA2"/>
    <w:rsid w:val="00F1624B"/>
    <w:rsid w:val="00F17713"/>
    <w:rsid w:val="00F17E0C"/>
    <w:rsid w:val="00F21690"/>
    <w:rsid w:val="00F25108"/>
    <w:rsid w:val="00F26170"/>
    <w:rsid w:val="00F26DC1"/>
    <w:rsid w:val="00F305D3"/>
    <w:rsid w:val="00F36189"/>
    <w:rsid w:val="00F36B6F"/>
    <w:rsid w:val="00F372F9"/>
    <w:rsid w:val="00F40DFD"/>
    <w:rsid w:val="00F41695"/>
    <w:rsid w:val="00F422AA"/>
    <w:rsid w:val="00F4545B"/>
    <w:rsid w:val="00F45BCD"/>
    <w:rsid w:val="00F476EE"/>
    <w:rsid w:val="00F47B86"/>
    <w:rsid w:val="00F55738"/>
    <w:rsid w:val="00F56FFA"/>
    <w:rsid w:val="00F57ABC"/>
    <w:rsid w:val="00F60590"/>
    <w:rsid w:val="00F61B95"/>
    <w:rsid w:val="00F62EFD"/>
    <w:rsid w:val="00F6627C"/>
    <w:rsid w:val="00F66981"/>
    <w:rsid w:val="00F7046B"/>
    <w:rsid w:val="00F720C4"/>
    <w:rsid w:val="00F737D9"/>
    <w:rsid w:val="00F7780F"/>
    <w:rsid w:val="00F77ECD"/>
    <w:rsid w:val="00F82315"/>
    <w:rsid w:val="00F83018"/>
    <w:rsid w:val="00F839E9"/>
    <w:rsid w:val="00F83BE4"/>
    <w:rsid w:val="00F8422D"/>
    <w:rsid w:val="00F85F99"/>
    <w:rsid w:val="00F90970"/>
    <w:rsid w:val="00F91956"/>
    <w:rsid w:val="00F96258"/>
    <w:rsid w:val="00F96CB1"/>
    <w:rsid w:val="00FA3255"/>
    <w:rsid w:val="00FA65E1"/>
    <w:rsid w:val="00FA7F98"/>
    <w:rsid w:val="00FB0E02"/>
    <w:rsid w:val="00FB250C"/>
    <w:rsid w:val="00FB3AA7"/>
    <w:rsid w:val="00FB4311"/>
    <w:rsid w:val="00FB462D"/>
    <w:rsid w:val="00FB5BC3"/>
    <w:rsid w:val="00FB5FF7"/>
    <w:rsid w:val="00FB708E"/>
    <w:rsid w:val="00FB79B8"/>
    <w:rsid w:val="00FC3F5A"/>
    <w:rsid w:val="00FC4457"/>
    <w:rsid w:val="00FC6851"/>
    <w:rsid w:val="00FC739E"/>
    <w:rsid w:val="00FD06A3"/>
    <w:rsid w:val="00FD074B"/>
    <w:rsid w:val="00FD227C"/>
    <w:rsid w:val="00FD311B"/>
    <w:rsid w:val="00FD3740"/>
    <w:rsid w:val="00FD554B"/>
    <w:rsid w:val="00FD615C"/>
    <w:rsid w:val="00FD7994"/>
    <w:rsid w:val="00FD7C95"/>
    <w:rsid w:val="00FE2260"/>
    <w:rsid w:val="00FE6143"/>
    <w:rsid w:val="00FF1793"/>
    <w:rsid w:val="00FF5695"/>
    <w:rsid w:val="00FF6D5F"/>
    <w:rsid w:val="00FF7195"/>
    <w:rsid w:val="00FF7F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FAC4C5"/>
  <w15:chartTrackingRefBased/>
  <w15:docId w15:val="{8718E6E4-B01D-4523-AE7C-FACEF2D262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93BCE"/>
    <w:pPr>
      <w:spacing w:after="0" w:line="240" w:lineRule="auto"/>
    </w:pPr>
    <w:rPr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93BCE"/>
    <w:pPr>
      <w:keepNext/>
      <w:spacing w:before="240" w:after="60"/>
      <w:outlineLvl w:val="0"/>
    </w:pPr>
    <w:rPr>
      <w:rFonts w:ascii="Arial" w:eastAsia="Times New Roman" w:hAnsi="Arial" w:cs="Arial"/>
      <w:b/>
      <w:bCs/>
      <w:kern w:val="32"/>
      <w:sz w:val="32"/>
      <w:szCs w:val="32"/>
      <w:lang w:val="de-AT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93BCE"/>
    <w:pPr>
      <w:keepNext/>
      <w:spacing w:before="240" w:after="60"/>
      <w:outlineLvl w:val="1"/>
    </w:pPr>
    <w:rPr>
      <w:rFonts w:ascii="Cambria" w:eastAsia="Times New Roman" w:hAnsi="Cambria" w:cs="Times New Roman"/>
      <w:b/>
      <w:bCs/>
      <w:i/>
      <w:iCs/>
      <w:sz w:val="28"/>
      <w:szCs w:val="28"/>
      <w:lang w:val="de-AT"/>
    </w:rPr>
  </w:style>
  <w:style w:type="paragraph" w:styleId="Heading3">
    <w:name w:val="heading 3"/>
    <w:basedOn w:val="Normal"/>
    <w:next w:val="Normal"/>
    <w:link w:val="Heading3Char"/>
    <w:qFormat/>
    <w:rsid w:val="00293BCE"/>
    <w:pPr>
      <w:keepNext/>
      <w:spacing w:before="240" w:after="60"/>
      <w:outlineLvl w:val="2"/>
    </w:pPr>
    <w:rPr>
      <w:rFonts w:ascii="Arial" w:eastAsia="Times New Roman" w:hAnsi="Arial" w:cs="Arial"/>
      <w:b/>
      <w:bCs/>
      <w:sz w:val="26"/>
      <w:szCs w:val="26"/>
      <w:lang w:val="de-AT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93BCE"/>
    <w:rPr>
      <w:rFonts w:ascii="Arial" w:eastAsia="Times New Roman" w:hAnsi="Arial" w:cs="Arial"/>
      <w:b/>
      <w:bCs/>
      <w:kern w:val="32"/>
      <w:sz w:val="32"/>
      <w:szCs w:val="32"/>
      <w:lang w:val="de-AT"/>
    </w:rPr>
  </w:style>
  <w:style w:type="character" w:customStyle="1" w:styleId="Heading2Char">
    <w:name w:val="Heading 2 Char"/>
    <w:basedOn w:val="DefaultParagraphFont"/>
    <w:link w:val="Heading2"/>
    <w:uiPriority w:val="9"/>
    <w:rsid w:val="00293BCE"/>
    <w:rPr>
      <w:rFonts w:ascii="Cambria" w:eastAsia="Times New Roman" w:hAnsi="Cambria" w:cs="Times New Roman"/>
      <w:b/>
      <w:bCs/>
      <w:i/>
      <w:iCs/>
      <w:sz w:val="28"/>
      <w:szCs w:val="28"/>
      <w:lang w:val="de-AT"/>
    </w:rPr>
  </w:style>
  <w:style w:type="character" w:customStyle="1" w:styleId="Heading3Char">
    <w:name w:val="Heading 3 Char"/>
    <w:basedOn w:val="DefaultParagraphFont"/>
    <w:link w:val="Heading3"/>
    <w:rsid w:val="00293BCE"/>
    <w:rPr>
      <w:rFonts w:ascii="Arial" w:eastAsia="Times New Roman" w:hAnsi="Arial" w:cs="Arial"/>
      <w:b/>
      <w:bCs/>
      <w:sz w:val="26"/>
      <w:szCs w:val="26"/>
      <w:lang w:val="de-AT"/>
    </w:rPr>
  </w:style>
  <w:style w:type="paragraph" w:styleId="ListParagraph">
    <w:name w:val="List Paragraph"/>
    <w:basedOn w:val="Normal"/>
    <w:uiPriority w:val="1"/>
    <w:qFormat/>
    <w:rsid w:val="00293BC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93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93BC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93BCE"/>
    <w:rPr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293BCE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293BCE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93BCE"/>
    <w:rPr>
      <w:rFonts w:ascii="Calibri" w:hAnsi="Calibri" w:cs="Calibri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293BCE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293BC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93BCE"/>
    <w:rPr>
      <w:sz w:val="24"/>
      <w:szCs w:val="24"/>
      <w:lang w:val="en-US"/>
    </w:rPr>
  </w:style>
  <w:style w:type="paragraph" w:customStyle="1" w:styleId="standardarial">
    <w:name w:val="standard arial"/>
    <w:basedOn w:val="Normal"/>
    <w:link w:val="standardarialChar"/>
    <w:rsid w:val="00293BCE"/>
    <w:pPr>
      <w:spacing w:line="480" w:lineRule="auto"/>
    </w:pPr>
    <w:rPr>
      <w:rFonts w:ascii="Arial" w:eastAsia="Times New Roman" w:hAnsi="Arial" w:cs="Times New Roman"/>
      <w:sz w:val="28"/>
      <w:lang w:val="en-GB"/>
    </w:rPr>
  </w:style>
  <w:style w:type="character" w:customStyle="1" w:styleId="standardarialChar">
    <w:name w:val="standard arial Char"/>
    <w:link w:val="standardarial"/>
    <w:rsid w:val="00293BCE"/>
    <w:rPr>
      <w:rFonts w:ascii="Arial" w:eastAsia="Times New Roman" w:hAnsi="Arial" w:cs="Times New Roman"/>
      <w:sz w:val="28"/>
      <w:szCs w:val="24"/>
    </w:rPr>
  </w:style>
  <w:style w:type="paragraph" w:styleId="NormalWeb">
    <w:name w:val="Normal (Web)"/>
    <w:basedOn w:val="Normal"/>
    <w:uiPriority w:val="99"/>
    <w:unhideWhenUsed/>
    <w:rsid w:val="00293BCE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 w:eastAsia="en-GB"/>
    </w:rPr>
  </w:style>
  <w:style w:type="character" w:styleId="PageNumber">
    <w:name w:val="page number"/>
    <w:basedOn w:val="DefaultParagraphFont"/>
    <w:rsid w:val="00293BCE"/>
  </w:style>
  <w:style w:type="paragraph" w:customStyle="1" w:styleId="p">
    <w:name w:val="p"/>
    <w:basedOn w:val="Normal"/>
    <w:rsid w:val="00293BCE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 w:eastAsia="en-GB"/>
    </w:rPr>
  </w:style>
  <w:style w:type="paragraph" w:customStyle="1" w:styleId="mworthynumber">
    <w:name w:val="mworthynumber"/>
    <w:basedOn w:val="Normal"/>
    <w:rsid w:val="00293BCE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 w:eastAsia="en-GB"/>
    </w:rPr>
  </w:style>
  <w:style w:type="paragraph" w:styleId="BodyText">
    <w:name w:val="Body Text"/>
    <w:basedOn w:val="Normal"/>
    <w:link w:val="BodyTextChar"/>
    <w:uiPriority w:val="1"/>
    <w:qFormat/>
    <w:rsid w:val="00293BCE"/>
    <w:pPr>
      <w:widowControl w:val="0"/>
    </w:pPr>
    <w:rPr>
      <w:rFonts w:ascii="Cambria" w:eastAsia="Cambria" w:hAnsi="Cambria" w:cs="Cambria"/>
      <w:sz w:val="18"/>
      <w:szCs w:val="18"/>
    </w:rPr>
  </w:style>
  <w:style w:type="character" w:customStyle="1" w:styleId="BodyTextChar">
    <w:name w:val="Body Text Char"/>
    <w:basedOn w:val="DefaultParagraphFont"/>
    <w:link w:val="BodyText"/>
    <w:uiPriority w:val="1"/>
    <w:rsid w:val="00293BCE"/>
    <w:rPr>
      <w:rFonts w:ascii="Cambria" w:eastAsia="Cambria" w:hAnsi="Cambria" w:cs="Cambria"/>
      <w:sz w:val="18"/>
      <w:szCs w:val="1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3BC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BCE"/>
    <w:rPr>
      <w:rFonts w:ascii="Segoe UI" w:hAnsi="Segoe UI" w:cs="Segoe UI"/>
      <w:sz w:val="18"/>
      <w:szCs w:val="18"/>
      <w:lang w:val="en-US"/>
    </w:rPr>
  </w:style>
  <w:style w:type="character" w:customStyle="1" w:styleId="highlight">
    <w:name w:val="highlight"/>
    <w:basedOn w:val="DefaultParagraphFont"/>
    <w:rsid w:val="006842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949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91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8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4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ubmed/?term=Takeuchi%20T%5BAuthor%5D&amp;cauthor=true&amp;cauthor_uid=25736355" TargetMode="External"/><Relationship Id="rId13" Type="http://schemas.openxmlformats.org/officeDocument/2006/relationships/hyperlink" Target="https://www.clinicaltrialsregister.eu/ctr-search/search?query=2013-000525-31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ncbi.nlm.nih.gov/pubmed/?term=Park%20W%5BAuthor%5D&amp;cauthor=true&amp;cauthor_uid=23687259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ncbi.nlm.nih.gov/pubmed/?term=Yoo%20DH%5BAuthor%5D&amp;cauthor=true&amp;cauthor_uid=23687260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https://www.ncbi.nlm.nih.gov/pubmed/?term=Emery%20P%5BAuthor%5D&amp;cauthor=true&amp;cauthor_uid=26150601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clinicaltrialsregister.eu/ctr-search/search?query=2013-000525-31" TargetMode="External"/><Relationship Id="rId14" Type="http://schemas.openxmlformats.org/officeDocument/2006/relationships/hyperlink" Target="https://www.ncbi.nlm.nih.gov/pubmed/?term=Emery%20P%5BAuthor%5D&amp;cauthor=true&amp;cauthor_uid=2615060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D468A0-EED4-4276-BD73-9B8CD1E266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9</Pages>
  <Words>7557</Words>
  <Characters>43076</Characters>
  <Application>Microsoft Office Word</Application>
  <DocSecurity>0</DocSecurity>
  <Lines>358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5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ka Schoels</dc:creator>
  <cp:keywords/>
  <dc:description/>
  <cp:lastModifiedBy>Kay, Jonathan</cp:lastModifiedBy>
  <cp:revision>4</cp:revision>
  <cp:lastPrinted>2017-08-12T12:16:00Z</cp:lastPrinted>
  <dcterms:created xsi:type="dcterms:W3CDTF">2017-08-30T16:56:00Z</dcterms:created>
  <dcterms:modified xsi:type="dcterms:W3CDTF">2017-08-30T17:37:00Z</dcterms:modified>
</cp:coreProperties>
</file>